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B6752" w14:textId="4FFB6035" w:rsidR="00C475CF" w:rsidRDefault="002732D5" w:rsidP="00894877">
      <w:pPr>
        <w:spacing w:line="360" w:lineRule="auto"/>
      </w:pPr>
      <w:r>
        <w:t>Hausarbeit</w:t>
      </w:r>
    </w:p>
    <w:p w14:paraId="0AED1EA9" w14:textId="69F061C7" w:rsidR="002732D5" w:rsidRDefault="002732D5" w:rsidP="00894877">
      <w:pPr>
        <w:pStyle w:val="KeinLeerraum"/>
        <w:spacing w:line="360" w:lineRule="auto"/>
      </w:pPr>
      <w:r>
        <w:t>Cloud</w:t>
      </w:r>
    </w:p>
    <w:p w14:paraId="79C03E95" w14:textId="36631305" w:rsidR="002732D5" w:rsidRDefault="002732D5" w:rsidP="00894877">
      <w:pPr>
        <w:pStyle w:val="KeinLeerraum"/>
        <w:spacing w:line="360" w:lineRule="auto"/>
      </w:pPr>
      <w:r>
        <w:t>Apache</w:t>
      </w:r>
      <w:r w:rsidR="00EB6EDA">
        <w:t xml:space="preserve"> Airflow</w:t>
      </w:r>
    </w:p>
    <w:p w14:paraId="6BEA5B52" w14:textId="77777777" w:rsidR="002732D5" w:rsidRDefault="002732D5" w:rsidP="00894877">
      <w:pPr>
        <w:pStyle w:val="KeinLeerraum"/>
        <w:spacing w:line="360" w:lineRule="auto"/>
      </w:pPr>
    </w:p>
    <w:tbl>
      <w:tblPr>
        <w:tblStyle w:val="Tabellenraster"/>
        <w:tblW w:w="0" w:type="auto"/>
        <w:tblLook w:val="04A0" w:firstRow="1" w:lastRow="0" w:firstColumn="1" w:lastColumn="0" w:noHBand="0" w:noVBand="1"/>
      </w:tblPr>
      <w:tblGrid>
        <w:gridCol w:w="4531"/>
        <w:gridCol w:w="4531"/>
      </w:tblGrid>
      <w:tr w:rsidR="002732D5" w14:paraId="4D82A0C7" w14:textId="77777777" w:rsidTr="002732D5">
        <w:tc>
          <w:tcPr>
            <w:tcW w:w="4531" w:type="dxa"/>
          </w:tcPr>
          <w:p w14:paraId="73CF920F" w14:textId="06474164" w:rsidR="002732D5" w:rsidRDefault="002732D5" w:rsidP="00894877">
            <w:pPr>
              <w:pStyle w:val="KeinLeerraum"/>
              <w:spacing w:line="360" w:lineRule="auto"/>
            </w:pPr>
            <w:r>
              <w:t>Verfasser:</w:t>
            </w:r>
          </w:p>
        </w:tc>
        <w:tc>
          <w:tcPr>
            <w:tcW w:w="4531" w:type="dxa"/>
          </w:tcPr>
          <w:p w14:paraId="7D2347B3" w14:textId="7EC0B843" w:rsidR="002732D5" w:rsidRDefault="002732D5" w:rsidP="00894877">
            <w:pPr>
              <w:pStyle w:val="KeinLeerraum"/>
              <w:spacing w:line="360" w:lineRule="auto"/>
            </w:pPr>
            <w:r>
              <w:t>Albrecht, Florian</w:t>
            </w:r>
          </w:p>
        </w:tc>
      </w:tr>
      <w:tr w:rsidR="002732D5" w14:paraId="72627B89" w14:textId="77777777" w:rsidTr="002732D5">
        <w:tc>
          <w:tcPr>
            <w:tcW w:w="4531" w:type="dxa"/>
          </w:tcPr>
          <w:p w14:paraId="275ECAC9" w14:textId="1ADAED37" w:rsidR="002732D5" w:rsidRDefault="002732D5" w:rsidP="00894877">
            <w:pPr>
              <w:pStyle w:val="KeinLeerraum"/>
              <w:spacing w:line="360" w:lineRule="auto"/>
            </w:pPr>
            <w:r>
              <w:t>Arbeit eingereicht am:</w:t>
            </w:r>
          </w:p>
        </w:tc>
        <w:tc>
          <w:tcPr>
            <w:tcW w:w="4531" w:type="dxa"/>
          </w:tcPr>
          <w:p w14:paraId="7A964859" w14:textId="696057C2" w:rsidR="002732D5" w:rsidRDefault="002732D5" w:rsidP="00894877">
            <w:pPr>
              <w:pStyle w:val="KeinLeerraum"/>
              <w:spacing w:line="360" w:lineRule="auto"/>
            </w:pPr>
            <w:r>
              <w:t>17.07.2023</w:t>
            </w:r>
          </w:p>
        </w:tc>
      </w:tr>
      <w:tr w:rsidR="002732D5" w14:paraId="263C7DEE" w14:textId="77777777" w:rsidTr="002732D5">
        <w:tc>
          <w:tcPr>
            <w:tcW w:w="4531" w:type="dxa"/>
          </w:tcPr>
          <w:p w14:paraId="472A24B0" w14:textId="5BCB0A28" w:rsidR="002732D5" w:rsidRDefault="002732D5" w:rsidP="00894877">
            <w:pPr>
              <w:pStyle w:val="KeinLeerraum"/>
              <w:spacing w:line="360" w:lineRule="auto"/>
            </w:pPr>
            <w:r>
              <w:t>Prüfer:</w:t>
            </w:r>
          </w:p>
        </w:tc>
        <w:tc>
          <w:tcPr>
            <w:tcW w:w="4531" w:type="dxa"/>
          </w:tcPr>
          <w:p w14:paraId="36CE5FC3" w14:textId="468F8EE2" w:rsidR="002732D5" w:rsidRDefault="002732D5" w:rsidP="00894877">
            <w:pPr>
              <w:pStyle w:val="KeinLeerraum"/>
              <w:spacing w:line="360" w:lineRule="auto"/>
            </w:pPr>
            <w:r>
              <w:t xml:space="preserve">Prof. Dr. </w:t>
            </w:r>
            <w:proofErr w:type="spellStart"/>
            <w:r>
              <w:t>Blochinger</w:t>
            </w:r>
            <w:proofErr w:type="spellEnd"/>
            <w:r>
              <w:t>, Wolfgang</w:t>
            </w:r>
          </w:p>
        </w:tc>
      </w:tr>
      <w:tr w:rsidR="002732D5" w14:paraId="5B36C7B8" w14:textId="77777777" w:rsidTr="002732D5">
        <w:tc>
          <w:tcPr>
            <w:tcW w:w="4531" w:type="dxa"/>
          </w:tcPr>
          <w:p w14:paraId="79B7CEE0" w14:textId="17517CB2" w:rsidR="002732D5" w:rsidRDefault="002732D5" w:rsidP="00894877">
            <w:pPr>
              <w:pStyle w:val="KeinLeerraum"/>
              <w:spacing w:line="360" w:lineRule="auto"/>
            </w:pPr>
            <w:r>
              <w:t>Fach:</w:t>
            </w:r>
          </w:p>
        </w:tc>
        <w:tc>
          <w:tcPr>
            <w:tcW w:w="4531" w:type="dxa"/>
          </w:tcPr>
          <w:p w14:paraId="1B886927" w14:textId="71A99105" w:rsidR="002732D5" w:rsidRDefault="002732D5" w:rsidP="00894877">
            <w:pPr>
              <w:pStyle w:val="KeinLeerraum"/>
              <w:spacing w:line="360" w:lineRule="auto"/>
            </w:pPr>
            <w:r>
              <w:t>Cloud &amp; Big Data Technologien</w:t>
            </w:r>
          </w:p>
        </w:tc>
      </w:tr>
      <w:tr w:rsidR="002732D5" w14:paraId="3BB8BF27" w14:textId="77777777" w:rsidTr="002732D5">
        <w:tc>
          <w:tcPr>
            <w:tcW w:w="4531" w:type="dxa"/>
          </w:tcPr>
          <w:p w14:paraId="2478C253" w14:textId="2C297C2D" w:rsidR="002732D5" w:rsidRDefault="002732D5" w:rsidP="00894877">
            <w:pPr>
              <w:pStyle w:val="KeinLeerraum"/>
              <w:spacing w:line="360" w:lineRule="auto"/>
            </w:pPr>
            <w:r>
              <w:t>Studiengang:</w:t>
            </w:r>
          </w:p>
        </w:tc>
        <w:tc>
          <w:tcPr>
            <w:tcW w:w="4531" w:type="dxa"/>
          </w:tcPr>
          <w:p w14:paraId="47C3C065" w14:textId="3CB2D382" w:rsidR="002732D5" w:rsidRDefault="002732D5" w:rsidP="00894877">
            <w:pPr>
              <w:pStyle w:val="KeinLeerraum"/>
              <w:spacing w:line="360" w:lineRule="auto"/>
            </w:pPr>
            <w:r>
              <w:t>Wirtschaftsinformatik (</w:t>
            </w:r>
            <w:proofErr w:type="spellStart"/>
            <w:r>
              <w:t>M.Sc</w:t>
            </w:r>
            <w:proofErr w:type="spellEnd"/>
            <w:r>
              <w:t>.)</w:t>
            </w:r>
          </w:p>
        </w:tc>
      </w:tr>
      <w:tr w:rsidR="002732D5" w14:paraId="1F16CE30" w14:textId="77777777" w:rsidTr="002732D5">
        <w:tc>
          <w:tcPr>
            <w:tcW w:w="4531" w:type="dxa"/>
          </w:tcPr>
          <w:p w14:paraId="40E087EF" w14:textId="4E8D9713" w:rsidR="002732D5" w:rsidRDefault="002732D5" w:rsidP="00894877">
            <w:pPr>
              <w:pStyle w:val="KeinLeerraum"/>
              <w:spacing w:line="360" w:lineRule="auto"/>
            </w:pPr>
            <w:r>
              <w:t>Fachsemester:</w:t>
            </w:r>
          </w:p>
        </w:tc>
        <w:tc>
          <w:tcPr>
            <w:tcW w:w="4531" w:type="dxa"/>
          </w:tcPr>
          <w:p w14:paraId="00CBA21C" w14:textId="26D64CA6" w:rsidR="002732D5" w:rsidRDefault="002732D5" w:rsidP="00894877">
            <w:pPr>
              <w:pStyle w:val="KeinLeerraum"/>
              <w:spacing w:line="360" w:lineRule="auto"/>
            </w:pPr>
            <w:r>
              <w:t>1</w:t>
            </w:r>
          </w:p>
        </w:tc>
      </w:tr>
    </w:tbl>
    <w:p w14:paraId="55F94198" w14:textId="0E617F77" w:rsidR="002732D5" w:rsidRDefault="002732D5" w:rsidP="00894877">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894877">
          <w:pPr>
            <w:pStyle w:val="Inhaltsverzeichnisberschrift"/>
            <w:spacing w:line="360" w:lineRule="auto"/>
            <w:rPr>
              <w:rStyle w:val="berschrift1Zchn"/>
            </w:rPr>
          </w:pPr>
          <w:r w:rsidRPr="002732D5">
            <w:rPr>
              <w:rStyle w:val="berschrift1Zchn"/>
            </w:rPr>
            <w:t>Inhaltsverzeichnis</w:t>
          </w:r>
        </w:p>
        <w:p w14:paraId="10073CA0" w14:textId="36108900" w:rsidR="00894877" w:rsidRDefault="002732D5" w:rsidP="00894877">
          <w:pPr>
            <w:pStyle w:val="Verzeichnis1"/>
            <w:spacing w:line="360" w:lineRule="auto"/>
            <w:rPr>
              <w:rFonts w:asciiTheme="minorHAnsi" w:eastAsiaTheme="minorEastAsia" w:hAnsiTheme="minorHAnsi"/>
              <w:noProof/>
              <w:kern w:val="2"/>
              <w:sz w:val="22"/>
              <w:lang w:eastAsia="de-DE"/>
              <w14:ligatures w14:val="standardContextual"/>
            </w:rPr>
          </w:pPr>
          <w:r>
            <w:fldChar w:fldCharType="begin"/>
          </w:r>
          <w:r>
            <w:instrText xml:space="preserve"> TOC \o "1-3" \h \z \u </w:instrText>
          </w:r>
          <w:r>
            <w:fldChar w:fldCharType="separate"/>
          </w:r>
          <w:hyperlink w:anchor="_Toc140330356" w:history="1">
            <w:r w:rsidR="00894877" w:rsidRPr="00181151">
              <w:rPr>
                <w:rStyle w:val="Hyperlink"/>
                <w:noProof/>
              </w:rPr>
              <w:t>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Einleitung</w:t>
            </w:r>
            <w:r w:rsidR="00894877">
              <w:rPr>
                <w:noProof/>
                <w:webHidden/>
              </w:rPr>
              <w:tab/>
            </w:r>
            <w:r w:rsidR="00894877">
              <w:rPr>
                <w:noProof/>
                <w:webHidden/>
              </w:rPr>
              <w:fldChar w:fldCharType="begin"/>
            </w:r>
            <w:r w:rsidR="00894877">
              <w:rPr>
                <w:noProof/>
                <w:webHidden/>
              </w:rPr>
              <w:instrText xml:space="preserve"> PAGEREF _Toc140330356 \h </w:instrText>
            </w:r>
            <w:r w:rsidR="00894877">
              <w:rPr>
                <w:noProof/>
                <w:webHidden/>
              </w:rPr>
            </w:r>
            <w:r w:rsidR="00894877">
              <w:rPr>
                <w:noProof/>
                <w:webHidden/>
              </w:rPr>
              <w:fldChar w:fldCharType="separate"/>
            </w:r>
            <w:r w:rsidR="00894877">
              <w:rPr>
                <w:noProof/>
                <w:webHidden/>
              </w:rPr>
              <w:t>1</w:t>
            </w:r>
            <w:r w:rsidR="00894877">
              <w:rPr>
                <w:noProof/>
                <w:webHidden/>
              </w:rPr>
              <w:fldChar w:fldCharType="end"/>
            </w:r>
          </w:hyperlink>
        </w:p>
        <w:p w14:paraId="00AD7B7A" w14:textId="4E669CFD"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7" w:history="1">
            <w:r w:rsidR="00894877" w:rsidRPr="00181151">
              <w:rPr>
                <w:rStyle w:val="Hyperlink"/>
                <w:noProof/>
              </w:rPr>
              <w:t>1.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Motivation</w:t>
            </w:r>
            <w:r w:rsidR="00894877">
              <w:rPr>
                <w:noProof/>
                <w:webHidden/>
              </w:rPr>
              <w:tab/>
            </w:r>
            <w:r w:rsidR="00894877">
              <w:rPr>
                <w:noProof/>
                <w:webHidden/>
              </w:rPr>
              <w:fldChar w:fldCharType="begin"/>
            </w:r>
            <w:r w:rsidR="00894877">
              <w:rPr>
                <w:noProof/>
                <w:webHidden/>
              </w:rPr>
              <w:instrText xml:space="preserve"> PAGEREF _Toc140330357 \h </w:instrText>
            </w:r>
            <w:r w:rsidR="00894877">
              <w:rPr>
                <w:noProof/>
                <w:webHidden/>
              </w:rPr>
            </w:r>
            <w:r w:rsidR="00894877">
              <w:rPr>
                <w:noProof/>
                <w:webHidden/>
              </w:rPr>
              <w:fldChar w:fldCharType="separate"/>
            </w:r>
            <w:r w:rsidR="00894877">
              <w:rPr>
                <w:noProof/>
                <w:webHidden/>
              </w:rPr>
              <w:t>1</w:t>
            </w:r>
            <w:r w:rsidR="00894877">
              <w:rPr>
                <w:noProof/>
                <w:webHidden/>
              </w:rPr>
              <w:fldChar w:fldCharType="end"/>
            </w:r>
          </w:hyperlink>
        </w:p>
        <w:p w14:paraId="1A66B763" w14:textId="31CD9523"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8" w:history="1">
            <w:r w:rsidR="00894877" w:rsidRPr="00181151">
              <w:rPr>
                <w:rStyle w:val="Hyperlink"/>
                <w:noProof/>
              </w:rPr>
              <w:t>1.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Einführung Apache Airflow</w:t>
            </w:r>
            <w:r w:rsidR="00894877">
              <w:rPr>
                <w:noProof/>
                <w:webHidden/>
              </w:rPr>
              <w:tab/>
            </w:r>
            <w:r w:rsidR="00894877">
              <w:rPr>
                <w:noProof/>
                <w:webHidden/>
              </w:rPr>
              <w:fldChar w:fldCharType="begin"/>
            </w:r>
            <w:r w:rsidR="00894877">
              <w:rPr>
                <w:noProof/>
                <w:webHidden/>
              </w:rPr>
              <w:instrText xml:space="preserve"> PAGEREF _Toc140330358 \h </w:instrText>
            </w:r>
            <w:r w:rsidR="00894877">
              <w:rPr>
                <w:noProof/>
                <w:webHidden/>
              </w:rPr>
            </w:r>
            <w:r w:rsidR="00894877">
              <w:rPr>
                <w:noProof/>
                <w:webHidden/>
              </w:rPr>
              <w:fldChar w:fldCharType="separate"/>
            </w:r>
            <w:r w:rsidR="00894877">
              <w:rPr>
                <w:noProof/>
                <w:webHidden/>
              </w:rPr>
              <w:t>1</w:t>
            </w:r>
            <w:r w:rsidR="00894877">
              <w:rPr>
                <w:noProof/>
                <w:webHidden/>
              </w:rPr>
              <w:fldChar w:fldCharType="end"/>
            </w:r>
          </w:hyperlink>
        </w:p>
        <w:p w14:paraId="7196100E" w14:textId="7E0FF2E1"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9" w:history="1">
            <w:r w:rsidR="00894877" w:rsidRPr="00181151">
              <w:rPr>
                <w:rStyle w:val="Hyperlink"/>
                <w:noProof/>
              </w:rPr>
              <w:t>1.3</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Zielsetzung &amp; Struktur</w:t>
            </w:r>
            <w:r w:rsidR="00894877">
              <w:rPr>
                <w:noProof/>
                <w:webHidden/>
              </w:rPr>
              <w:tab/>
            </w:r>
            <w:r w:rsidR="00894877">
              <w:rPr>
                <w:noProof/>
                <w:webHidden/>
              </w:rPr>
              <w:fldChar w:fldCharType="begin"/>
            </w:r>
            <w:r w:rsidR="00894877">
              <w:rPr>
                <w:noProof/>
                <w:webHidden/>
              </w:rPr>
              <w:instrText xml:space="preserve"> PAGEREF _Toc140330359 \h </w:instrText>
            </w:r>
            <w:r w:rsidR="00894877">
              <w:rPr>
                <w:noProof/>
                <w:webHidden/>
              </w:rPr>
            </w:r>
            <w:r w:rsidR="00894877">
              <w:rPr>
                <w:noProof/>
                <w:webHidden/>
              </w:rPr>
              <w:fldChar w:fldCharType="separate"/>
            </w:r>
            <w:r w:rsidR="00894877">
              <w:rPr>
                <w:noProof/>
                <w:webHidden/>
              </w:rPr>
              <w:t>2</w:t>
            </w:r>
            <w:r w:rsidR="00894877">
              <w:rPr>
                <w:noProof/>
                <w:webHidden/>
              </w:rPr>
              <w:fldChar w:fldCharType="end"/>
            </w:r>
          </w:hyperlink>
        </w:p>
        <w:p w14:paraId="24F2CC2E" w14:textId="35D64072"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60" w:history="1">
            <w:r w:rsidR="00894877" w:rsidRPr="00181151">
              <w:rPr>
                <w:rStyle w:val="Hyperlink"/>
                <w:noProof/>
              </w:rPr>
              <w:t>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Einführung in Apache Airflow</w:t>
            </w:r>
            <w:r w:rsidR="00894877">
              <w:rPr>
                <w:noProof/>
                <w:webHidden/>
              </w:rPr>
              <w:tab/>
            </w:r>
            <w:r w:rsidR="00894877">
              <w:rPr>
                <w:noProof/>
                <w:webHidden/>
              </w:rPr>
              <w:fldChar w:fldCharType="begin"/>
            </w:r>
            <w:r w:rsidR="00894877">
              <w:rPr>
                <w:noProof/>
                <w:webHidden/>
              </w:rPr>
              <w:instrText xml:space="preserve"> PAGEREF _Toc140330360 \h </w:instrText>
            </w:r>
            <w:r w:rsidR="00894877">
              <w:rPr>
                <w:noProof/>
                <w:webHidden/>
              </w:rPr>
            </w:r>
            <w:r w:rsidR="00894877">
              <w:rPr>
                <w:noProof/>
                <w:webHidden/>
              </w:rPr>
              <w:fldChar w:fldCharType="separate"/>
            </w:r>
            <w:r w:rsidR="00894877">
              <w:rPr>
                <w:noProof/>
                <w:webHidden/>
              </w:rPr>
              <w:t>3</w:t>
            </w:r>
            <w:r w:rsidR="00894877">
              <w:rPr>
                <w:noProof/>
                <w:webHidden/>
              </w:rPr>
              <w:fldChar w:fldCharType="end"/>
            </w:r>
          </w:hyperlink>
        </w:p>
        <w:p w14:paraId="118FCFEA" w14:textId="2A3031EF"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1" w:history="1">
            <w:r w:rsidR="00894877" w:rsidRPr="00181151">
              <w:rPr>
                <w:rStyle w:val="Hyperlink"/>
                <w:noProof/>
              </w:rPr>
              <w:t>2.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Ursprung</w:t>
            </w:r>
            <w:r w:rsidR="00894877">
              <w:rPr>
                <w:noProof/>
                <w:webHidden/>
              </w:rPr>
              <w:tab/>
            </w:r>
            <w:r w:rsidR="00894877">
              <w:rPr>
                <w:noProof/>
                <w:webHidden/>
              </w:rPr>
              <w:fldChar w:fldCharType="begin"/>
            </w:r>
            <w:r w:rsidR="00894877">
              <w:rPr>
                <w:noProof/>
                <w:webHidden/>
              </w:rPr>
              <w:instrText xml:space="preserve"> PAGEREF _Toc140330361 \h </w:instrText>
            </w:r>
            <w:r w:rsidR="00894877">
              <w:rPr>
                <w:noProof/>
                <w:webHidden/>
              </w:rPr>
            </w:r>
            <w:r w:rsidR="00894877">
              <w:rPr>
                <w:noProof/>
                <w:webHidden/>
              </w:rPr>
              <w:fldChar w:fldCharType="separate"/>
            </w:r>
            <w:r w:rsidR="00894877">
              <w:rPr>
                <w:noProof/>
                <w:webHidden/>
              </w:rPr>
              <w:t>3</w:t>
            </w:r>
            <w:r w:rsidR="00894877">
              <w:rPr>
                <w:noProof/>
                <w:webHidden/>
              </w:rPr>
              <w:fldChar w:fldCharType="end"/>
            </w:r>
          </w:hyperlink>
        </w:p>
        <w:p w14:paraId="5527F742" w14:textId="59CE3C72"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2" w:history="1">
            <w:r w:rsidR="00894877" w:rsidRPr="00181151">
              <w:rPr>
                <w:rStyle w:val="Hyperlink"/>
                <w:noProof/>
              </w:rPr>
              <w:t>2.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Architektur</w:t>
            </w:r>
            <w:r w:rsidR="00894877">
              <w:rPr>
                <w:noProof/>
                <w:webHidden/>
              </w:rPr>
              <w:tab/>
            </w:r>
            <w:r w:rsidR="00894877">
              <w:rPr>
                <w:noProof/>
                <w:webHidden/>
              </w:rPr>
              <w:fldChar w:fldCharType="begin"/>
            </w:r>
            <w:r w:rsidR="00894877">
              <w:rPr>
                <w:noProof/>
                <w:webHidden/>
              </w:rPr>
              <w:instrText xml:space="preserve"> PAGEREF _Toc140330362 \h </w:instrText>
            </w:r>
            <w:r w:rsidR="00894877">
              <w:rPr>
                <w:noProof/>
                <w:webHidden/>
              </w:rPr>
            </w:r>
            <w:r w:rsidR="00894877">
              <w:rPr>
                <w:noProof/>
                <w:webHidden/>
              </w:rPr>
              <w:fldChar w:fldCharType="separate"/>
            </w:r>
            <w:r w:rsidR="00894877">
              <w:rPr>
                <w:noProof/>
                <w:webHidden/>
              </w:rPr>
              <w:t>3</w:t>
            </w:r>
            <w:r w:rsidR="00894877">
              <w:rPr>
                <w:noProof/>
                <w:webHidden/>
              </w:rPr>
              <w:fldChar w:fldCharType="end"/>
            </w:r>
          </w:hyperlink>
        </w:p>
        <w:p w14:paraId="7945821B" w14:textId="6395B06B"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3" w:history="1">
            <w:r w:rsidR="00894877" w:rsidRPr="00181151">
              <w:rPr>
                <w:rStyle w:val="Hyperlink"/>
                <w:noProof/>
              </w:rPr>
              <w:t>2.3</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Kernkonzepte</w:t>
            </w:r>
            <w:r w:rsidR="00894877">
              <w:rPr>
                <w:noProof/>
                <w:webHidden/>
              </w:rPr>
              <w:tab/>
            </w:r>
            <w:r w:rsidR="00894877">
              <w:rPr>
                <w:noProof/>
                <w:webHidden/>
              </w:rPr>
              <w:fldChar w:fldCharType="begin"/>
            </w:r>
            <w:r w:rsidR="00894877">
              <w:rPr>
                <w:noProof/>
                <w:webHidden/>
              </w:rPr>
              <w:instrText xml:space="preserve"> PAGEREF _Toc140330363 \h </w:instrText>
            </w:r>
            <w:r w:rsidR="00894877">
              <w:rPr>
                <w:noProof/>
                <w:webHidden/>
              </w:rPr>
            </w:r>
            <w:r w:rsidR="00894877">
              <w:rPr>
                <w:noProof/>
                <w:webHidden/>
              </w:rPr>
              <w:fldChar w:fldCharType="separate"/>
            </w:r>
            <w:r w:rsidR="00894877">
              <w:rPr>
                <w:noProof/>
                <w:webHidden/>
              </w:rPr>
              <w:t>5</w:t>
            </w:r>
            <w:r w:rsidR="00894877">
              <w:rPr>
                <w:noProof/>
                <w:webHidden/>
              </w:rPr>
              <w:fldChar w:fldCharType="end"/>
            </w:r>
          </w:hyperlink>
        </w:p>
        <w:p w14:paraId="7A9D2B8F" w14:textId="7629BB20"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4" w:history="1">
            <w:r w:rsidR="00894877" w:rsidRPr="00181151">
              <w:rPr>
                <w:rStyle w:val="Hyperlink"/>
                <w:noProof/>
              </w:rPr>
              <w:t>2.3.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DAG</w:t>
            </w:r>
            <w:r w:rsidR="00894877">
              <w:rPr>
                <w:noProof/>
                <w:webHidden/>
              </w:rPr>
              <w:tab/>
            </w:r>
            <w:r w:rsidR="00894877">
              <w:rPr>
                <w:noProof/>
                <w:webHidden/>
              </w:rPr>
              <w:fldChar w:fldCharType="begin"/>
            </w:r>
            <w:r w:rsidR="00894877">
              <w:rPr>
                <w:noProof/>
                <w:webHidden/>
              </w:rPr>
              <w:instrText xml:space="preserve"> PAGEREF _Toc140330364 \h </w:instrText>
            </w:r>
            <w:r w:rsidR="00894877">
              <w:rPr>
                <w:noProof/>
                <w:webHidden/>
              </w:rPr>
            </w:r>
            <w:r w:rsidR="00894877">
              <w:rPr>
                <w:noProof/>
                <w:webHidden/>
              </w:rPr>
              <w:fldChar w:fldCharType="separate"/>
            </w:r>
            <w:r w:rsidR="00894877">
              <w:rPr>
                <w:noProof/>
                <w:webHidden/>
              </w:rPr>
              <w:t>5</w:t>
            </w:r>
            <w:r w:rsidR="00894877">
              <w:rPr>
                <w:noProof/>
                <w:webHidden/>
              </w:rPr>
              <w:fldChar w:fldCharType="end"/>
            </w:r>
          </w:hyperlink>
        </w:p>
        <w:p w14:paraId="7A9D008F" w14:textId="44AA5220"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5" w:history="1">
            <w:r w:rsidR="00894877" w:rsidRPr="00181151">
              <w:rPr>
                <w:rStyle w:val="Hyperlink"/>
                <w:noProof/>
              </w:rPr>
              <w:t>2.3.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Tasks &amp; Operatoren</w:t>
            </w:r>
            <w:r w:rsidR="00894877">
              <w:rPr>
                <w:noProof/>
                <w:webHidden/>
              </w:rPr>
              <w:tab/>
            </w:r>
            <w:r w:rsidR="00894877">
              <w:rPr>
                <w:noProof/>
                <w:webHidden/>
              </w:rPr>
              <w:fldChar w:fldCharType="begin"/>
            </w:r>
            <w:r w:rsidR="00894877">
              <w:rPr>
                <w:noProof/>
                <w:webHidden/>
              </w:rPr>
              <w:instrText xml:space="preserve"> PAGEREF _Toc140330365 \h </w:instrText>
            </w:r>
            <w:r w:rsidR="00894877">
              <w:rPr>
                <w:noProof/>
                <w:webHidden/>
              </w:rPr>
            </w:r>
            <w:r w:rsidR="00894877">
              <w:rPr>
                <w:noProof/>
                <w:webHidden/>
              </w:rPr>
              <w:fldChar w:fldCharType="separate"/>
            </w:r>
            <w:r w:rsidR="00894877">
              <w:rPr>
                <w:noProof/>
                <w:webHidden/>
              </w:rPr>
              <w:t>7</w:t>
            </w:r>
            <w:r w:rsidR="00894877">
              <w:rPr>
                <w:noProof/>
                <w:webHidden/>
              </w:rPr>
              <w:fldChar w:fldCharType="end"/>
            </w:r>
          </w:hyperlink>
        </w:p>
        <w:p w14:paraId="742B78A3" w14:textId="012DDBFA"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66" w:history="1">
            <w:r w:rsidR="00894877" w:rsidRPr="00181151">
              <w:rPr>
                <w:rStyle w:val="Hyperlink"/>
                <w:noProof/>
              </w:rPr>
              <w:t>3</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Verwendung von Apache Airflow</w:t>
            </w:r>
            <w:r w:rsidR="00894877">
              <w:rPr>
                <w:noProof/>
                <w:webHidden/>
              </w:rPr>
              <w:tab/>
            </w:r>
            <w:r w:rsidR="00894877">
              <w:rPr>
                <w:noProof/>
                <w:webHidden/>
              </w:rPr>
              <w:fldChar w:fldCharType="begin"/>
            </w:r>
            <w:r w:rsidR="00894877">
              <w:rPr>
                <w:noProof/>
                <w:webHidden/>
              </w:rPr>
              <w:instrText xml:space="preserve"> PAGEREF _Toc140330366 \h </w:instrText>
            </w:r>
            <w:r w:rsidR="00894877">
              <w:rPr>
                <w:noProof/>
                <w:webHidden/>
              </w:rPr>
            </w:r>
            <w:r w:rsidR="00894877">
              <w:rPr>
                <w:noProof/>
                <w:webHidden/>
              </w:rPr>
              <w:fldChar w:fldCharType="separate"/>
            </w:r>
            <w:r w:rsidR="00894877">
              <w:rPr>
                <w:noProof/>
                <w:webHidden/>
              </w:rPr>
              <w:t>8</w:t>
            </w:r>
            <w:r w:rsidR="00894877">
              <w:rPr>
                <w:noProof/>
                <w:webHidden/>
              </w:rPr>
              <w:fldChar w:fldCharType="end"/>
            </w:r>
          </w:hyperlink>
        </w:p>
        <w:p w14:paraId="42C00DCF" w14:textId="5BA6323C"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7" w:history="1">
            <w:r w:rsidR="00894877" w:rsidRPr="00181151">
              <w:rPr>
                <w:rStyle w:val="Hyperlink"/>
                <w:noProof/>
              </w:rPr>
              <w:t>3.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Installation von Apache Airflow</w:t>
            </w:r>
            <w:r w:rsidR="00894877">
              <w:rPr>
                <w:noProof/>
                <w:webHidden/>
              </w:rPr>
              <w:tab/>
            </w:r>
            <w:r w:rsidR="00894877">
              <w:rPr>
                <w:noProof/>
                <w:webHidden/>
              </w:rPr>
              <w:fldChar w:fldCharType="begin"/>
            </w:r>
            <w:r w:rsidR="00894877">
              <w:rPr>
                <w:noProof/>
                <w:webHidden/>
              </w:rPr>
              <w:instrText xml:space="preserve"> PAGEREF _Toc140330367 \h </w:instrText>
            </w:r>
            <w:r w:rsidR="00894877">
              <w:rPr>
                <w:noProof/>
                <w:webHidden/>
              </w:rPr>
            </w:r>
            <w:r w:rsidR="00894877">
              <w:rPr>
                <w:noProof/>
                <w:webHidden/>
              </w:rPr>
              <w:fldChar w:fldCharType="separate"/>
            </w:r>
            <w:r w:rsidR="00894877">
              <w:rPr>
                <w:noProof/>
                <w:webHidden/>
              </w:rPr>
              <w:t>8</w:t>
            </w:r>
            <w:r w:rsidR="00894877">
              <w:rPr>
                <w:noProof/>
                <w:webHidden/>
              </w:rPr>
              <w:fldChar w:fldCharType="end"/>
            </w:r>
          </w:hyperlink>
        </w:p>
        <w:p w14:paraId="5CDE9D22" w14:textId="21142BB0"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8" w:history="1">
            <w:r w:rsidR="00894877" w:rsidRPr="00181151">
              <w:rPr>
                <w:rStyle w:val="Hyperlink"/>
                <w:noProof/>
              </w:rPr>
              <w:t>3.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Erstellung &amp; Ausführung von DAGs</w:t>
            </w:r>
            <w:r w:rsidR="00894877">
              <w:rPr>
                <w:noProof/>
                <w:webHidden/>
              </w:rPr>
              <w:tab/>
            </w:r>
            <w:r w:rsidR="00894877">
              <w:rPr>
                <w:noProof/>
                <w:webHidden/>
              </w:rPr>
              <w:fldChar w:fldCharType="begin"/>
            </w:r>
            <w:r w:rsidR="00894877">
              <w:rPr>
                <w:noProof/>
                <w:webHidden/>
              </w:rPr>
              <w:instrText xml:space="preserve"> PAGEREF _Toc140330368 \h </w:instrText>
            </w:r>
            <w:r w:rsidR="00894877">
              <w:rPr>
                <w:noProof/>
                <w:webHidden/>
              </w:rPr>
            </w:r>
            <w:r w:rsidR="00894877">
              <w:rPr>
                <w:noProof/>
                <w:webHidden/>
              </w:rPr>
              <w:fldChar w:fldCharType="separate"/>
            </w:r>
            <w:r w:rsidR="00894877">
              <w:rPr>
                <w:noProof/>
                <w:webHidden/>
              </w:rPr>
              <w:t>9</w:t>
            </w:r>
            <w:r w:rsidR="00894877">
              <w:rPr>
                <w:noProof/>
                <w:webHidden/>
              </w:rPr>
              <w:fldChar w:fldCharType="end"/>
            </w:r>
          </w:hyperlink>
        </w:p>
        <w:p w14:paraId="633F0082" w14:textId="182AC132" w:rsidR="00894877" w:rsidRDefault="00000000"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9" w:history="1">
            <w:r w:rsidR="00894877" w:rsidRPr="00181151">
              <w:rPr>
                <w:rStyle w:val="Hyperlink"/>
                <w:noProof/>
              </w:rPr>
              <w:t>3.3</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Monitoring der Workflows</w:t>
            </w:r>
            <w:r w:rsidR="00894877">
              <w:rPr>
                <w:noProof/>
                <w:webHidden/>
              </w:rPr>
              <w:tab/>
            </w:r>
            <w:r w:rsidR="00894877">
              <w:rPr>
                <w:noProof/>
                <w:webHidden/>
              </w:rPr>
              <w:fldChar w:fldCharType="begin"/>
            </w:r>
            <w:r w:rsidR="00894877">
              <w:rPr>
                <w:noProof/>
                <w:webHidden/>
              </w:rPr>
              <w:instrText xml:space="preserve"> PAGEREF _Toc140330369 \h </w:instrText>
            </w:r>
            <w:r w:rsidR="00894877">
              <w:rPr>
                <w:noProof/>
                <w:webHidden/>
              </w:rPr>
            </w:r>
            <w:r w:rsidR="00894877">
              <w:rPr>
                <w:noProof/>
                <w:webHidden/>
              </w:rPr>
              <w:fldChar w:fldCharType="separate"/>
            </w:r>
            <w:r w:rsidR="00894877">
              <w:rPr>
                <w:noProof/>
                <w:webHidden/>
              </w:rPr>
              <w:t>11</w:t>
            </w:r>
            <w:r w:rsidR="00894877">
              <w:rPr>
                <w:noProof/>
                <w:webHidden/>
              </w:rPr>
              <w:fldChar w:fldCharType="end"/>
            </w:r>
          </w:hyperlink>
        </w:p>
        <w:p w14:paraId="03036F4B" w14:textId="6FC05C12"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0" w:history="1">
            <w:r w:rsidR="00894877" w:rsidRPr="00181151">
              <w:rPr>
                <w:rStyle w:val="Hyperlink"/>
                <w:noProof/>
              </w:rPr>
              <w:t>3.3.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Reiter „Grid“</w:t>
            </w:r>
            <w:r w:rsidR="00894877">
              <w:rPr>
                <w:noProof/>
                <w:webHidden/>
              </w:rPr>
              <w:tab/>
            </w:r>
            <w:r w:rsidR="00894877">
              <w:rPr>
                <w:noProof/>
                <w:webHidden/>
              </w:rPr>
              <w:fldChar w:fldCharType="begin"/>
            </w:r>
            <w:r w:rsidR="00894877">
              <w:rPr>
                <w:noProof/>
                <w:webHidden/>
              </w:rPr>
              <w:instrText xml:space="preserve"> PAGEREF _Toc140330370 \h </w:instrText>
            </w:r>
            <w:r w:rsidR="00894877">
              <w:rPr>
                <w:noProof/>
                <w:webHidden/>
              </w:rPr>
            </w:r>
            <w:r w:rsidR="00894877">
              <w:rPr>
                <w:noProof/>
                <w:webHidden/>
              </w:rPr>
              <w:fldChar w:fldCharType="separate"/>
            </w:r>
            <w:r w:rsidR="00894877">
              <w:rPr>
                <w:noProof/>
                <w:webHidden/>
              </w:rPr>
              <w:t>11</w:t>
            </w:r>
            <w:r w:rsidR="00894877">
              <w:rPr>
                <w:noProof/>
                <w:webHidden/>
              </w:rPr>
              <w:fldChar w:fldCharType="end"/>
            </w:r>
          </w:hyperlink>
        </w:p>
        <w:p w14:paraId="35D15196" w14:textId="559C4EFB"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1" w:history="1">
            <w:r w:rsidR="00894877" w:rsidRPr="00181151">
              <w:rPr>
                <w:rStyle w:val="Hyperlink"/>
                <w:noProof/>
              </w:rPr>
              <w:t>3.3.2</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Reiter „Task Duration“</w:t>
            </w:r>
            <w:r w:rsidR="00894877">
              <w:rPr>
                <w:noProof/>
                <w:webHidden/>
              </w:rPr>
              <w:tab/>
            </w:r>
            <w:r w:rsidR="00894877">
              <w:rPr>
                <w:noProof/>
                <w:webHidden/>
              </w:rPr>
              <w:fldChar w:fldCharType="begin"/>
            </w:r>
            <w:r w:rsidR="00894877">
              <w:rPr>
                <w:noProof/>
                <w:webHidden/>
              </w:rPr>
              <w:instrText xml:space="preserve"> PAGEREF _Toc140330371 \h </w:instrText>
            </w:r>
            <w:r w:rsidR="00894877">
              <w:rPr>
                <w:noProof/>
                <w:webHidden/>
              </w:rPr>
            </w:r>
            <w:r w:rsidR="00894877">
              <w:rPr>
                <w:noProof/>
                <w:webHidden/>
              </w:rPr>
              <w:fldChar w:fldCharType="separate"/>
            </w:r>
            <w:r w:rsidR="00894877">
              <w:rPr>
                <w:noProof/>
                <w:webHidden/>
              </w:rPr>
              <w:t>12</w:t>
            </w:r>
            <w:r w:rsidR="00894877">
              <w:rPr>
                <w:noProof/>
                <w:webHidden/>
              </w:rPr>
              <w:fldChar w:fldCharType="end"/>
            </w:r>
          </w:hyperlink>
        </w:p>
        <w:p w14:paraId="3A33A9F5" w14:textId="162504DF"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2" w:history="1">
            <w:r w:rsidR="00894877" w:rsidRPr="00181151">
              <w:rPr>
                <w:rStyle w:val="Hyperlink"/>
                <w:noProof/>
              </w:rPr>
              <w:t>3.3.3</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Reiter „Task Tries“</w:t>
            </w:r>
            <w:r w:rsidR="00894877">
              <w:rPr>
                <w:noProof/>
                <w:webHidden/>
              </w:rPr>
              <w:tab/>
            </w:r>
            <w:r w:rsidR="00894877">
              <w:rPr>
                <w:noProof/>
                <w:webHidden/>
              </w:rPr>
              <w:fldChar w:fldCharType="begin"/>
            </w:r>
            <w:r w:rsidR="00894877">
              <w:rPr>
                <w:noProof/>
                <w:webHidden/>
              </w:rPr>
              <w:instrText xml:space="preserve"> PAGEREF _Toc140330372 \h </w:instrText>
            </w:r>
            <w:r w:rsidR="00894877">
              <w:rPr>
                <w:noProof/>
                <w:webHidden/>
              </w:rPr>
            </w:r>
            <w:r w:rsidR="00894877">
              <w:rPr>
                <w:noProof/>
                <w:webHidden/>
              </w:rPr>
              <w:fldChar w:fldCharType="separate"/>
            </w:r>
            <w:r w:rsidR="00894877">
              <w:rPr>
                <w:noProof/>
                <w:webHidden/>
              </w:rPr>
              <w:t>13</w:t>
            </w:r>
            <w:r w:rsidR="00894877">
              <w:rPr>
                <w:noProof/>
                <w:webHidden/>
              </w:rPr>
              <w:fldChar w:fldCharType="end"/>
            </w:r>
          </w:hyperlink>
        </w:p>
        <w:p w14:paraId="6B0BEAE7" w14:textId="05C90E62" w:rsidR="00894877" w:rsidRDefault="00000000"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3" w:history="1">
            <w:r w:rsidR="00894877" w:rsidRPr="00181151">
              <w:rPr>
                <w:rStyle w:val="Hyperlink"/>
                <w:noProof/>
              </w:rPr>
              <w:t>3.3.4</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Log</w:t>
            </w:r>
            <w:r w:rsidR="00894877">
              <w:rPr>
                <w:noProof/>
                <w:webHidden/>
              </w:rPr>
              <w:tab/>
            </w:r>
            <w:r w:rsidR="00894877">
              <w:rPr>
                <w:noProof/>
                <w:webHidden/>
              </w:rPr>
              <w:fldChar w:fldCharType="begin"/>
            </w:r>
            <w:r w:rsidR="00894877">
              <w:rPr>
                <w:noProof/>
                <w:webHidden/>
              </w:rPr>
              <w:instrText xml:space="preserve"> PAGEREF _Toc140330373 \h </w:instrText>
            </w:r>
            <w:r w:rsidR="00894877">
              <w:rPr>
                <w:noProof/>
                <w:webHidden/>
              </w:rPr>
            </w:r>
            <w:r w:rsidR="00894877">
              <w:rPr>
                <w:noProof/>
                <w:webHidden/>
              </w:rPr>
              <w:fldChar w:fldCharType="separate"/>
            </w:r>
            <w:r w:rsidR="00894877">
              <w:rPr>
                <w:noProof/>
                <w:webHidden/>
              </w:rPr>
              <w:t>13</w:t>
            </w:r>
            <w:r w:rsidR="00894877">
              <w:rPr>
                <w:noProof/>
                <w:webHidden/>
              </w:rPr>
              <w:fldChar w:fldCharType="end"/>
            </w:r>
          </w:hyperlink>
        </w:p>
        <w:p w14:paraId="433F8406" w14:textId="6A434A52"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4" w:history="1">
            <w:r w:rsidR="00894877" w:rsidRPr="00181151">
              <w:rPr>
                <w:rStyle w:val="Hyperlink"/>
                <w:noProof/>
              </w:rPr>
              <w:t>4</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Anwendungsbeispiele und Best Practices</w:t>
            </w:r>
            <w:r w:rsidR="00894877">
              <w:rPr>
                <w:noProof/>
                <w:webHidden/>
              </w:rPr>
              <w:tab/>
            </w:r>
            <w:r w:rsidR="00894877">
              <w:rPr>
                <w:noProof/>
                <w:webHidden/>
              </w:rPr>
              <w:fldChar w:fldCharType="begin"/>
            </w:r>
            <w:r w:rsidR="00894877">
              <w:rPr>
                <w:noProof/>
                <w:webHidden/>
              </w:rPr>
              <w:instrText xml:space="preserve"> PAGEREF _Toc140330374 \h </w:instrText>
            </w:r>
            <w:r w:rsidR="00894877">
              <w:rPr>
                <w:noProof/>
                <w:webHidden/>
              </w:rPr>
            </w:r>
            <w:r w:rsidR="00894877">
              <w:rPr>
                <w:noProof/>
                <w:webHidden/>
              </w:rPr>
              <w:fldChar w:fldCharType="separate"/>
            </w:r>
            <w:r w:rsidR="00894877">
              <w:rPr>
                <w:noProof/>
                <w:webHidden/>
              </w:rPr>
              <w:t>14</w:t>
            </w:r>
            <w:r w:rsidR="00894877">
              <w:rPr>
                <w:noProof/>
                <w:webHidden/>
              </w:rPr>
              <w:fldChar w:fldCharType="end"/>
            </w:r>
          </w:hyperlink>
        </w:p>
        <w:p w14:paraId="76B8A76E" w14:textId="7E653DE4"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5" w:history="1">
            <w:r w:rsidR="00894877" w:rsidRPr="00181151">
              <w:rPr>
                <w:rStyle w:val="Hyperlink"/>
                <w:noProof/>
              </w:rPr>
              <w:t>5</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Vergleich mit anderen WfMS wie Luigi, Azkaban, etc.</w:t>
            </w:r>
            <w:r w:rsidR="00894877">
              <w:rPr>
                <w:noProof/>
                <w:webHidden/>
              </w:rPr>
              <w:tab/>
            </w:r>
            <w:r w:rsidR="00894877">
              <w:rPr>
                <w:noProof/>
                <w:webHidden/>
              </w:rPr>
              <w:fldChar w:fldCharType="begin"/>
            </w:r>
            <w:r w:rsidR="00894877">
              <w:rPr>
                <w:noProof/>
                <w:webHidden/>
              </w:rPr>
              <w:instrText xml:space="preserve"> PAGEREF _Toc140330375 \h </w:instrText>
            </w:r>
            <w:r w:rsidR="00894877">
              <w:rPr>
                <w:noProof/>
                <w:webHidden/>
              </w:rPr>
            </w:r>
            <w:r w:rsidR="00894877">
              <w:rPr>
                <w:noProof/>
                <w:webHidden/>
              </w:rPr>
              <w:fldChar w:fldCharType="separate"/>
            </w:r>
            <w:r w:rsidR="00894877">
              <w:rPr>
                <w:noProof/>
                <w:webHidden/>
              </w:rPr>
              <w:t>15</w:t>
            </w:r>
            <w:r w:rsidR="00894877">
              <w:rPr>
                <w:noProof/>
                <w:webHidden/>
              </w:rPr>
              <w:fldChar w:fldCharType="end"/>
            </w:r>
          </w:hyperlink>
        </w:p>
        <w:p w14:paraId="24FC0B38" w14:textId="6CB0FCD2"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6" w:history="1">
            <w:r w:rsidR="00894877" w:rsidRPr="00181151">
              <w:rPr>
                <w:rStyle w:val="Hyperlink"/>
                <w:noProof/>
              </w:rPr>
              <w:t>6</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Herausforderungen und zukünftige Entwicklungen</w:t>
            </w:r>
            <w:r w:rsidR="00894877">
              <w:rPr>
                <w:noProof/>
                <w:webHidden/>
              </w:rPr>
              <w:tab/>
            </w:r>
            <w:r w:rsidR="00894877">
              <w:rPr>
                <w:noProof/>
                <w:webHidden/>
              </w:rPr>
              <w:fldChar w:fldCharType="begin"/>
            </w:r>
            <w:r w:rsidR="00894877">
              <w:rPr>
                <w:noProof/>
                <w:webHidden/>
              </w:rPr>
              <w:instrText xml:space="preserve"> PAGEREF _Toc140330376 \h </w:instrText>
            </w:r>
            <w:r w:rsidR="00894877">
              <w:rPr>
                <w:noProof/>
                <w:webHidden/>
              </w:rPr>
            </w:r>
            <w:r w:rsidR="00894877">
              <w:rPr>
                <w:noProof/>
                <w:webHidden/>
              </w:rPr>
              <w:fldChar w:fldCharType="separate"/>
            </w:r>
            <w:r w:rsidR="00894877">
              <w:rPr>
                <w:noProof/>
                <w:webHidden/>
              </w:rPr>
              <w:t>16</w:t>
            </w:r>
            <w:r w:rsidR="00894877">
              <w:rPr>
                <w:noProof/>
                <w:webHidden/>
              </w:rPr>
              <w:fldChar w:fldCharType="end"/>
            </w:r>
          </w:hyperlink>
        </w:p>
        <w:p w14:paraId="74471851" w14:textId="3A0D6E0C"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7" w:history="1">
            <w:r w:rsidR="00894877" w:rsidRPr="00181151">
              <w:rPr>
                <w:rStyle w:val="Hyperlink"/>
                <w:noProof/>
              </w:rPr>
              <w:t>7</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Fazit</w:t>
            </w:r>
            <w:r w:rsidR="00894877">
              <w:rPr>
                <w:noProof/>
                <w:webHidden/>
              </w:rPr>
              <w:tab/>
            </w:r>
            <w:r w:rsidR="00894877">
              <w:rPr>
                <w:noProof/>
                <w:webHidden/>
              </w:rPr>
              <w:fldChar w:fldCharType="begin"/>
            </w:r>
            <w:r w:rsidR="00894877">
              <w:rPr>
                <w:noProof/>
                <w:webHidden/>
              </w:rPr>
              <w:instrText xml:space="preserve"> PAGEREF _Toc140330377 \h </w:instrText>
            </w:r>
            <w:r w:rsidR="00894877">
              <w:rPr>
                <w:noProof/>
                <w:webHidden/>
              </w:rPr>
            </w:r>
            <w:r w:rsidR="00894877">
              <w:rPr>
                <w:noProof/>
                <w:webHidden/>
              </w:rPr>
              <w:fldChar w:fldCharType="separate"/>
            </w:r>
            <w:r w:rsidR="00894877">
              <w:rPr>
                <w:noProof/>
                <w:webHidden/>
              </w:rPr>
              <w:t>17</w:t>
            </w:r>
            <w:r w:rsidR="00894877">
              <w:rPr>
                <w:noProof/>
                <w:webHidden/>
              </w:rPr>
              <w:fldChar w:fldCharType="end"/>
            </w:r>
          </w:hyperlink>
        </w:p>
        <w:p w14:paraId="667CC55F" w14:textId="1E5708C4" w:rsidR="00894877" w:rsidRDefault="00000000"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8" w:history="1">
            <w:r w:rsidR="00894877" w:rsidRPr="00181151">
              <w:rPr>
                <w:rStyle w:val="Hyperlink"/>
                <w:noProof/>
              </w:rPr>
              <w:t>8</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Literaturverzeichnis</w:t>
            </w:r>
            <w:r w:rsidR="00894877">
              <w:rPr>
                <w:noProof/>
                <w:webHidden/>
              </w:rPr>
              <w:tab/>
            </w:r>
            <w:r w:rsidR="00894877">
              <w:rPr>
                <w:noProof/>
                <w:webHidden/>
              </w:rPr>
              <w:fldChar w:fldCharType="begin"/>
            </w:r>
            <w:r w:rsidR="00894877">
              <w:rPr>
                <w:noProof/>
                <w:webHidden/>
              </w:rPr>
              <w:instrText xml:space="preserve"> PAGEREF _Toc140330378 \h </w:instrText>
            </w:r>
            <w:r w:rsidR="00894877">
              <w:rPr>
                <w:noProof/>
                <w:webHidden/>
              </w:rPr>
            </w:r>
            <w:r w:rsidR="00894877">
              <w:rPr>
                <w:noProof/>
                <w:webHidden/>
              </w:rPr>
              <w:fldChar w:fldCharType="separate"/>
            </w:r>
            <w:r w:rsidR="00894877">
              <w:rPr>
                <w:noProof/>
                <w:webHidden/>
              </w:rPr>
              <w:t>III</w:t>
            </w:r>
            <w:r w:rsidR="00894877">
              <w:rPr>
                <w:noProof/>
                <w:webHidden/>
              </w:rPr>
              <w:fldChar w:fldCharType="end"/>
            </w:r>
          </w:hyperlink>
        </w:p>
        <w:p w14:paraId="3988E160" w14:textId="5BACC7B8" w:rsidR="002732D5" w:rsidRDefault="002732D5" w:rsidP="00894877">
          <w:pPr>
            <w:spacing w:line="360" w:lineRule="auto"/>
          </w:pPr>
          <w:r>
            <w:rPr>
              <w:b/>
              <w:bCs/>
            </w:rPr>
            <w:fldChar w:fldCharType="end"/>
          </w:r>
        </w:p>
      </w:sdtContent>
    </w:sdt>
    <w:p w14:paraId="164BCD05" w14:textId="77777777" w:rsidR="002732D5" w:rsidRDefault="002732D5" w:rsidP="00894877">
      <w:pPr>
        <w:pStyle w:val="KeinLeerraum"/>
        <w:spacing w:line="360" w:lineRule="auto"/>
      </w:pPr>
    </w:p>
    <w:p w14:paraId="61AF672A" w14:textId="77777777" w:rsidR="002732D5" w:rsidRDefault="002732D5" w:rsidP="00894877">
      <w:pPr>
        <w:pStyle w:val="KeinLeerraum"/>
        <w:spacing w:line="360" w:lineRule="auto"/>
        <w:sectPr w:rsidR="002732D5" w:rsidSect="002732D5">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docGrid w:linePitch="360"/>
        </w:sectPr>
      </w:pPr>
    </w:p>
    <w:p w14:paraId="400A2EBA" w14:textId="2E2D3D03" w:rsidR="002732D5" w:rsidRDefault="002732D5" w:rsidP="00894877">
      <w:pPr>
        <w:pStyle w:val="berschrift1"/>
        <w:spacing w:line="360" w:lineRule="auto"/>
      </w:pPr>
      <w:bookmarkStart w:id="0" w:name="_Toc140330356"/>
      <w:r>
        <w:lastRenderedPageBreak/>
        <w:t>Einleitung</w:t>
      </w:r>
      <w:bookmarkEnd w:id="0"/>
    </w:p>
    <w:p w14:paraId="3BDFBB6B" w14:textId="37708054" w:rsidR="00E479B0" w:rsidRDefault="00A857E6" w:rsidP="00894877">
      <w:pPr>
        <w:spacing w:line="360" w:lineRule="auto"/>
      </w:pPr>
      <w:r>
        <w:t xml:space="preserve">Dieses Kapitel hat den Zweck, diese Hausarbeit einzuführen. Zu Beginn wird der Verwendungszweck von Workflow-Management-Systemen motiviert. </w:t>
      </w:r>
    </w:p>
    <w:p w14:paraId="506BFB25" w14:textId="77777777" w:rsidR="00E479B0" w:rsidRDefault="00E479B0" w:rsidP="00894877">
      <w:pPr>
        <w:spacing w:line="360" w:lineRule="auto"/>
      </w:pPr>
    </w:p>
    <w:p w14:paraId="7266CABC" w14:textId="38ADB778" w:rsidR="00E479B0" w:rsidRPr="00E479B0" w:rsidRDefault="00E479B0" w:rsidP="00894877">
      <w:pPr>
        <w:pStyle w:val="berschrift2"/>
        <w:spacing w:line="360" w:lineRule="auto"/>
      </w:pPr>
      <w:bookmarkStart w:id="1" w:name="_Toc140330357"/>
      <w:r>
        <w:t>Motivation</w:t>
      </w:r>
      <w:bookmarkEnd w:id="1"/>
    </w:p>
    <w:p w14:paraId="28786EDC" w14:textId="3126BE24" w:rsidR="002732D5" w:rsidRDefault="00EB6EDA" w:rsidP="00894877">
      <w:pPr>
        <w:pStyle w:val="KeinLeerraum"/>
        <w:spacing w:line="360" w:lineRule="auto"/>
        <w:ind w:firstLine="709"/>
        <w:jc w:val="both"/>
      </w:pPr>
      <w:r w:rsidRPr="00EB6EDA">
        <w:t>In der Regel teilen traditionelle Anwendungssysteme betriebliche Funktionen voneinander ab und ermöglichen somit keine ausreichende Unterstützung von Geschäftsprozessen, bei denen häufig mehrere Funktionen berücksichtigt werden müssen. Workflow-Management-Systeme (</w:t>
      </w:r>
      <w:proofErr w:type="spellStart"/>
      <w:r w:rsidRPr="00EB6EDA">
        <w:t>WfMS</w:t>
      </w:r>
      <w:proofErr w:type="spellEnd"/>
      <w:r w:rsidRPr="00EB6EDA">
        <w:t xml:space="preserve">) hingegen ermöglichen es, Geschäftsprozesse kontinuierlich abzuwickeln und eventuell zu steuern. Es wird immer wieder versucht, </w:t>
      </w:r>
      <w:proofErr w:type="spellStart"/>
      <w:r w:rsidRPr="00EB6EDA">
        <w:t>WfMS</w:t>
      </w:r>
      <w:proofErr w:type="spellEnd"/>
      <w:r w:rsidRPr="00EB6EDA">
        <w:t xml:space="preserve"> im Controlling-Bereich zu nutzen, um stark standardisierte Prozesse zu unterstützen. </w:t>
      </w:r>
      <w:proofErr w:type="spellStart"/>
      <w:r w:rsidRPr="00EB6EDA">
        <w:t>WfMS</w:t>
      </w:r>
      <w:proofErr w:type="spellEnd"/>
      <w:r w:rsidRPr="00EB6EDA">
        <w:t xml:space="preserve"> sind Softwaresysteme, </w:t>
      </w:r>
      <w:r>
        <w:t>welche</w:t>
      </w:r>
      <w:r w:rsidRPr="00EB6EDA">
        <w:t xml:space="preserve"> die Durchführung von Aufgaben durch verschiedene Bearbeiter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NVQxMjo0OToxMS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rsidR="00FD48CE">
            <w:t>(vgl. Workflow-Management-Systeme 2006, S. 199)</w:t>
          </w:r>
          <w:r>
            <w:fldChar w:fldCharType="end"/>
          </w:r>
        </w:sdtContent>
      </w:sdt>
      <w:r w:rsidRPr="00EB6EDA">
        <w:t>.</w:t>
      </w:r>
    </w:p>
    <w:p w14:paraId="036E843D" w14:textId="77777777" w:rsidR="00A857E6" w:rsidRDefault="00A857E6" w:rsidP="00894877">
      <w:pPr>
        <w:pStyle w:val="KeinLeerraum"/>
        <w:spacing w:line="360" w:lineRule="auto"/>
        <w:jc w:val="both"/>
      </w:pPr>
    </w:p>
    <w:p w14:paraId="74074B98" w14:textId="0C093604" w:rsidR="00A857E6" w:rsidRDefault="00A857E6" w:rsidP="00894877">
      <w:pPr>
        <w:pStyle w:val="berschrift2"/>
        <w:spacing w:line="360" w:lineRule="auto"/>
      </w:pPr>
      <w:bookmarkStart w:id="2" w:name="_Toc140330358"/>
      <w:r>
        <w:t>Einführung Apache Airflow</w:t>
      </w:r>
      <w:bookmarkEnd w:id="2"/>
    </w:p>
    <w:p w14:paraId="72639E42" w14:textId="58A444F6" w:rsidR="00A857E6" w:rsidRDefault="00264995" w:rsidP="00894877">
      <w:pPr>
        <w:pStyle w:val="KeinLeerraum"/>
        <w:spacing w:line="360" w:lineRule="auto"/>
        <w:ind w:firstLine="709"/>
        <w:jc w:val="both"/>
      </w:pPr>
      <w:r>
        <w:t xml:space="preserve">In der Wirtschaft bieten mehrere Unternehmen diverse </w:t>
      </w:r>
      <w:proofErr w:type="spellStart"/>
      <w:r>
        <w:t>WfMS</w:t>
      </w:r>
      <w:proofErr w:type="spellEnd"/>
      <w:r>
        <w:t xml:space="preserve"> an. </w:t>
      </w:r>
      <w:r w:rsidR="00867375">
        <w:t xml:space="preserve">Eine Softwarelösung wird von der Apache Software </w:t>
      </w:r>
      <w:proofErr w:type="spellStart"/>
      <w:r w:rsidR="00867375">
        <w:t>Foundation</w:t>
      </w:r>
      <w:proofErr w:type="spellEnd"/>
      <w:r w:rsidR="00867375">
        <w:t xml:space="preserve">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Content>
          <w:r w:rsidR="00354CB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dkYXRhLWluc2lkZXIuZGUvd2FzLWlzdC1hcGFjaGUtYWlyZmxvdy1hLTk0ODYwOS8iLCJVcmlTdHJpbmciOiJodHRwczovL3d3dy5iaWdkYXRhLWluc2lkZXIuZGUvd2FzLWlzdC1hcGFjaGUtYWlyZmxvdy1hLTk0ODYwO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zVDE4OjQ5OjQ1IiwiTW9kaWZpZWRCeSI6Il9GbG9yaWFuIEFsYnJlY2h0IiwiSWQiOiJmYWFiMTAxNS1jMzIzLTRlM2EtYTIxZC1mYTIyNmEzZjU2MDQiLCJNb2RpZmllZE9uIjoiMjAyMy0wNy0xM1QxODo0OTo0NS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X0Zsb3JpYW4gQWxicmVjaHQiLCJDcmVhdGVkT24iOiIyMDIzLTA3LTEzVDE4OjQ5OjM3IiwiTW9kaWZpZWRCeSI6Il9GbG9yaWFuIEFsYnJlY2h0IiwiSWQiOiIxNzNmOTViYS0yNGNkLTQ3NjQtYjA4Mi01Mzk0NjgxYTY1MWEiLCJNb2RpZmllZE9uIjoiMjAyMy0wNy0xM1QxOTowMDo1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x1YmVyIHVuZCBMaXR6ZWwgMjAyMCkifV19LCJUYWciOiJDaXRhdmlQbGFjZWhvbGRlciMzZDJkMWY4YS1lZjVjLTQ2NmItYmY5Zi1kYzFlNjY3ZWU5N2QiLCJUZXh0IjoiKHZnbC4gTHViZXIgdW5kIExpdHplbCAyMDIwKSIsIldBSVZlcnNpb24iOiI2LjE1LjIuMCJ9}</w:instrText>
          </w:r>
          <w:r w:rsidR="00354CB8">
            <w:fldChar w:fldCharType="separate"/>
          </w:r>
          <w:r w:rsidR="00FD48CE">
            <w:t>(vgl. Luber und Litzel 2020)</w:t>
          </w:r>
          <w:r w:rsidR="00354CB8">
            <w:fldChar w:fldCharType="end"/>
          </w:r>
        </w:sdtContent>
      </w:sdt>
      <w:r w:rsidR="00867375" w:rsidRPr="00867375">
        <w:t>.</w:t>
      </w:r>
    </w:p>
    <w:p w14:paraId="7AD443D3" w14:textId="73E6C17B" w:rsidR="00867375" w:rsidRDefault="00867375" w:rsidP="00894877">
      <w:pPr>
        <w:pStyle w:val="KeinLeerraum"/>
        <w:spacing w:line="360" w:lineRule="auto"/>
        <w:ind w:firstLine="709"/>
        <w:jc w:val="both"/>
      </w:pPr>
      <w:r w:rsidRPr="00867375">
        <w:t>Im Rahmen dieser Hausarbeit werden wir uns eingehend mit Apache Airflow befassen und seine Funktionen, Architektur und Verwendung untersuchen. Wir werden auch die Vor- und Nachteile von Apache Airflow im Vergleich zu anderen Workflow-Management-Systemen analysieren und prüfen, wie es in verschiedenen Anwendungsfällen eingesetzt wird.</w:t>
      </w:r>
    </w:p>
    <w:p w14:paraId="175C8836" w14:textId="77777777" w:rsidR="00A857E6" w:rsidRDefault="00A857E6" w:rsidP="00894877">
      <w:pPr>
        <w:pStyle w:val="KeinLeerraum"/>
        <w:spacing w:line="360" w:lineRule="auto"/>
        <w:jc w:val="both"/>
      </w:pPr>
    </w:p>
    <w:p w14:paraId="2038AD5B" w14:textId="4D4F984D" w:rsidR="00A857E6" w:rsidRDefault="00A857E6" w:rsidP="00894877">
      <w:pPr>
        <w:pStyle w:val="berschrift2"/>
        <w:spacing w:line="360" w:lineRule="auto"/>
      </w:pPr>
      <w:bookmarkStart w:id="3" w:name="_Toc140330359"/>
      <w:r>
        <w:lastRenderedPageBreak/>
        <w:t>Zielsetzung &amp; Struktur</w:t>
      </w:r>
      <w:bookmarkEnd w:id="3"/>
    </w:p>
    <w:p w14:paraId="1C502050" w14:textId="150FAA49" w:rsidR="002B114A" w:rsidRDefault="008532D3" w:rsidP="00894877">
      <w:pPr>
        <w:pStyle w:val="KeinLeerraum"/>
        <w:spacing w:line="360" w:lineRule="auto"/>
        <w:ind w:firstLine="709"/>
        <w:jc w:val="both"/>
      </w:pPr>
      <w:r>
        <w:t xml:space="preserve">Das Ziel dieser Ausarbeitung ist es, Apache Airflow als </w:t>
      </w:r>
      <w:proofErr w:type="spellStart"/>
      <w:r>
        <w:t>WfMS</w:t>
      </w:r>
      <w:proofErr w:type="spellEnd"/>
      <w:r>
        <w:t xml:space="preserve"> näher zu bringen. Um dies zu erreichen wird </w:t>
      </w:r>
      <w:r w:rsidR="008C3400">
        <w:t xml:space="preserve">die Verwendung von Airflow erläutert </w:t>
      </w:r>
      <w:r w:rsidR="002B114A">
        <w:t>anhand von verschiedenen Branchen. Um dieses Ziel zu erreichen wird diese Hausarbeit in der folgenden Struktur aufbereitet.</w:t>
      </w:r>
    </w:p>
    <w:p w14:paraId="661A0A2D" w14:textId="7814029C" w:rsidR="00FD779E" w:rsidRDefault="00FD779E" w:rsidP="00894877">
      <w:pPr>
        <w:pStyle w:val="KeinLeerraum"/>
        <w:spacing w:line="360" w:lineRule="auto"/>
        <w:ind w:firstLine="709"/>
        <w:jc w:val="both"/>
      </w:pPr>
      <w:r>
        <w:t xml:space="preserve">Kapitel 2 führt Apache Airflow ein. Hier wird zuerst auf den historischen Ursprung eingegangen und anschließend werden die wichtigsten Komponenten von </w:t>
      </w:r>
      <w:proofErr w:type="spellStart"/>
      <w:r>
        <w:t>Airflows</w:t>
      </w:r>
      <w:proofErr w:type="spellEnd"/>
      <w:r>
        <w:t xml:space="preserve"> Architektur vorgestellt und erläutert. Abgeschlossen wird dieses Kapitel mit der Vorstellung der DAGs (</w:t>
      </w:r>
      <w:proofErr w:type="spellStart"/>
      <w:r>
        <w:t>Directed</w:t>
      </w:r>
      <w:proofErr w:type="spellEnd"/>
      <w:r>
        <w:t xml:space="preserve"> </w:t>
      </w:r>
      <w:proofErr w:type="spellStart"/>
      <w:r>
        <w:t>Acyclic</w:t>
      </w:r>
      <w:proofErr w:type="spellEnd"/>
      <w:r>
        <w:t xml:space="preserve"> Graph) und den dazugehörigen Tasks.</w:t>
      </w:r>
    </w:p>
    <w:p w14:paraId="6A599334" w14:textId="2A93305C" w:rsidR="00FD779E" w:rsidRDefault="00FD779E" w:rsidP="00894877">
      <w:pPr>
        <w:pStyle w:val="KeinLeerraum"/>
        <w:spacing w:line="360" w:lineRule="auto"/>
        <w:ind w:firstLine="709"/>
        <w:jc w:val="both"/>
      </w:pPr>
      <w:r>
        <w:t>Kapitel 3 hingegen beschäftigt sich mit der initialen Installation &amp; Konfiguration von Airflow. Ebenfalls werden hier wichtige Funktionen, wie z. B. die Überwachung von Workflows aufgezählt und dargestellt. Abschließend</w:t>
      </w:r>
      <w:r w:rsidR="00550555">
        <w:t xml:space="preserve"> werden mögliche Anbindung bzgl. anderen Programmiersprachen, Cloud-Services etc. aufgezählt.</w:t>
      </w:r>
    </w:p>
    <w:p w14:paraId="5F28D674" w14:textId="7A6BFEA3" w:rsidR="00FD779E" w:rsidRDefault="00550555" w:rsidP="00894877">
      <w:pPr>
        <w:pStyle w:val="KeinLeerraum"/>
        <w:spacing w:line="360" w:lineRule="auto"/>
        <w:ind w:firstLine="709"/>
        <w:jc w:val="both"/>
      </w:pPr>
      <w:r>
        <w:t xml:space="preserve">Das </w:t>
      </w:r>
      <w:r w:rsidR="00FD779E">
        <w:t>Kapitel 4</w:t>
      </w:r>
      <w:r>
        <w:t xml:space="preserve"> beschäftigt sich mit praktischen Anwendungsfällen. Hier werden Use Cases von verschiedenen Branchen aufgezählt. Ebenso werden Best Practices für DAGs aufgestellt, um die Entwicklung effizienter gestalten zu können.</w:t>
      </w:r>
    </w:p>
    <w:p w14:paraId="472B75F0" w14:textId="5E181C49" w:rsidR="00550555" w:rsidRDefault="00550555" w:rsidP="00894877">
      <w:pPr>
        <w:pStyle w:val="KeinLeerraum"/>
        <w:spacing w:line="360" w:lineRule="auto"/>
        <w:ind w:firstLine="709"/>
        <w:jc w:val="both"/>
      </w:pPr>
      <w:r>
        <w:t xml:space="preserve">Kapitel 5 befasst sich im Kern mit dem Vergleich von anderen </w:t>
      </w:r>
      <w:proofErr w:type="spellStart"/>
      <w:r>
        <w:t>WfMS</w:t>
      </w:r>
      <w:proofErr w:type="spellEnd"/>
      <w:r>
        <w:t xml:space="preserve">. Hier wird Airflow u. a. mit Luigi uns </w:t>
      </w:r>
      <w:proofErr w:type="spellStart"/>
      <w:r>
        <w:t>Azkaban</w:t>
      </w:r>
      <w:proofErr w:type="spellEnd"/>
      <w:r>
        <w:t xml:space="preserve"> verglichen.</w:t>
      </w:r>
    </w:p>
    <w:p w14:paraId="0C57D8F8" w14:textId="55A7DC66" w:rsidR="00550555" w:rsidRDefault="00550555" w:rsidP="00894877">
      <w:pPr>
        <w:pStyle w:val="KeinLeerraum"/>
        <w:spacing w:line="360" w:lineRule="auto"/>
        <w:ind w:firstLine="709"/>
        <w:jc w:val="both"/>
      </w:pPr>
      <w:r>
        <w:t>Im sechsten Kapitel werden mögliche Herausforderungen bei einer Nutzung von Airflow evaluiert. Zusätzlich werden mögliche Verbesserungen für dieses System aufgezählt.</w:t>
      </w:r>
    </w:p>
    <w:p w14:paraId="76E99779" w14:textId="066384D6" w:rsidR="00550555" w:rsidRDefault="00550555" w:rsidP="00894877">
      <w:pPr>
        <w:pStyle w:val="KeinLeerraum"/>
        <w:spacing w:line="360" w:lineRule="auto"/>
        <w:ind w:firstLine="709"/>
        <w:jc w:val="both"/>
      </w:pPr>
      <w:r>
        <w:t xml:space="preserve">Abgeschlossen wird diese Hausarbeit mit einem Fazit. Dieses fasst die Hausarbeit kurz zusammen. Ebenfalls werden die großen Vor- und Nachteile explizit aufgezählt. </w:t>
      </w:r>
    </w:p>
    <w:p w14:paraId="0CA72313" w14:textId="5AD9AAE9" w:rsidR="00550555" w:rsidRDefault="00550555" w:rsidP="00894877">
      <w:pPr>
        <w:pStyle w:val="KeinLeerraum"/>
        <w:spacing w:line="360" w:lineRule="auto"/>
      </w:pPr>
      <w:r>
        <w:br w:type="page"/>
      </w:r>
    </w:p>
    <w:p w14:paraId="7C1CD40C" w14:textId="77777777" w:rsidR="002B114A" w:rsidRDefault="002B114A" w:rsidP="00894877">
      <w:pPr>
        <w:pStyle w:val="berschrift1"/>
        <w:spacing w:line="360" w:lineRule="auto"/>
      </w:pPr>
      <w:bookmarkStart w:id="4" w:name="_Toc140330360"/>
      <w:r w:rsidRPr="002B114A">
        <w:lastRenderedPageBreak/>
        <w:t>Einführung in Apache Airflow</w:t>
      </w:r>
      <w:bookmarkEnd w:id="4"/>
    </w:p>
    <w:p w14:paraId="3A2D0449" w14:textId="64A936B4" w:rsidR="00F644F4" w:rsidRDefault="00926339" w:rsidP="00894877">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894877">
      <w:pPr>
        <w:spacing w:line="360" w:lineRule="auto"/>
        <w:jc w:val="both"/>
      </w:pPr>
    </w:p>
    <w:p w14:paraId="330C8614" w14:textId="64E63885" w:rsidR="00BE5D32" w:rsidRDefault="00BE5D32" w:rsidP="00894877">
      <w:pPr>
        <w:pStyle w:val="berschrift2"/>
        <w:spacing w:line="360" w:lineRule="auto"/>
      </w:pPr>
      <w:bookmarkStart w:id="5" w:name="_Toc140330361"/>
      <w:r>
        <w:t>Ursprung</w:t>
      </w:r>
      <w:bookmarkEnd w:id="5"/>
    </w:p>
    <w:p w14:paraId="029F3003" w14:textId="1FC39B8A" w:rsidR="00BE5D32" w:rsidRDefault="00BE5D32" w:rsidP="00894877">
      <w:pPr>
        <w:spacing w:line="360" w:lineRule="auto"/>
        <w:ind w:firstLine="709"/>
        <w:jc w:val="both"/>
      </w:pPr>
      <w:r>
        <w:t xml:space="preserve">Wie bereits erwähnt ist Airflow eine der beliebtesten Open-Source </w:t>
      </w:r>
      <w:proofErr w:type="spellStart"/>
      <w:r>
        <w:t>WfMS</w:t>
      </w:r>
      <w:proofErr w:type="spellEnd"/>
      <w:r>
        <w:t xml:space="preserve">. Auch wenn dieses Produkt zu Apache Software </w:t>
      </w:r>
      <w:proofErr w:type="spellStart"/>
      <w:r>
        <w:t>Foundation</w:t>
      </w:r>
      <w:proofErr w:type="spellEnd"/>
      <w:r>
        <w:t xml:space="preserve"> zugehörig ist, wurde Airflow von einem anderen Unternehmen entwickelt und später übertragen.</w:t>
      </w:r>
    </w:p>
    <w:p w14:paraId="2E32B063" w14:textId="126FA96B" w:rsidR="00BE5D32" w:rsidRDefault="00545AC8" w:rsidP="00894877">
      <w:pPr>
        <w:spacing w:line="360" w:lineRule="auto"/>
        <w:ind w:firstLine="709"/>
        <w:jc w:val="both"/>
      </w:pPr>
      <w:r>
        <w:t xml:space="preserve">Anfang der 2010er Jahre hatte </w:t>
      </w:r>
      <w:proofErr w:type="spellStart"/>
      <w:r>
        <w:t>Airbnb</w:t>
      </w:r>
      <w:proofErr w:type="spellEnd"/>
      <w:r>
        <w:t xml:space="preserve"> das Problem, dass diese stetig mehr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xLTQ4NDItNzQ1Mi0xIiwiVXJpU3RyaW5nIjoiaHR0cHM6Ly9kb2kub3JnLzEwLjEwMDcvOTc4LTEtNDg0Mi03NDUyL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SGFpbmVzIDIwMjIsIFMuIDI1NyBmLikifV19LCJUYWciOiJDaXRhdmlQbGFjZWhvbGRlciNmMGY4YTBkYy1mNjc0LTRjOTItYTYyNS05YzA1NzA3NmE1ZTQiLCJUZXh0IjoiKHZnbC4gSGFpbmVzIDIwMjIsIFMuIDI1NyBmLikiLCJXQUlWZXJzaW9uIjoiNi4xNS4yLjAifQ==}</w:instrText>
          </w:r>
          <w:r w:rsidR="006A0BE2">
            <w:fldChar w:fldCharType="separate"/>
          </w:r>
          <w:r w:rsidR="00FD48CE">
            <w:t>(vgl. Haines 2022, S. 257 f.)</w:t>
          </w:r>
          <w:r w:rsidR="006A0BE2">
            <w:fldChar w:fldCharType="end"/>
          </w:r>
        </w:sdtContent>
      </w:sdt>
      <w:r>
        <w:t>.</w:t>
      </w:r>
      <w:r w:rsidR="006A0BE2">
        <w:t xml:space="preserve"> Airflow wurde erst 2016 Open-Source, als Airflow von der Apache Software </w:t>
      </w:r>
      <w:proofErr w:type="spellStart"/>
      <w:r w:rsidR="006A0BE2">
        <w:t>Foundation</w:t>
      </w:r>
      <w:proofErr w:type="spellEnd"/>
      <w:r w:rsidR="006A0BE2">
        <w:t xml:space="preserve"> übernommen wurde </w:t>
      </w:r>
      <w:sdt>
        <w:sdtPr>
          <w:alias w:val="To edit, see citavi.com/edit"/>
          <w:tag w:val="CitaviPlaceholder#11ab27e5-e474-44b0-b991-73f49698bc9f"/>
          <w:id w:val="-471983551"/>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NykifV19LCJUYWciOiJDaXRhdmlQbGFjZWhvbGRlciMxMWFiMjdlNS1lNDc0LTQ0YjAtYjk5MS03M2Y0OTY5OGJjOWYiLCJUZXh0IjoiKHZnbC4gU2luZ2ggMjAxOSwgUy4gNjcpIiwiV0FJVmVyc2lvbiI6IjYuMTUuMi4wIn0=}</w:instrText>
          </w:r>
          <w:r w:rsidR="006A0BE2">
            <w:fldChar w:fldCharType="separate"/>
          </w:r>
          <w:r w:rsidR="00FD48CE">
            <w:t>(vgl. Singh 2019, S. 67)</w:t>
          </w:r>
          <w:r w:rsidR="006A0BE2">
            <w:fldChar w:fldCharType="end"/>
          </w:r>
        </w:sdtContent>
      </w:sdt>
      <w:r w:rsidR="006A0BE2">
        <w:t>.</w:t>
      </w:r>
    </w:p>
    <w:p w14:paraId="1CCF9F09" w14:textId="1ED9708E" w:rsidR="006A0BE2" w:rsidRDefault="006A0BE2" w:rsidP="00894877">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894877">
      <w:pPr>
        <w:spacing w:line="360" w:lineRule="auto"/>
        <w:jc w:val="both"/>
      </w:pPr>
    </w:p>
    <w:p w14:paraId="3A2759BD" w14:textId="37223E27" w:rsidR="00BE5D32" w:rsidRDefault="00BE5D32" w:rsidP="00894877">
      <w:pPr>
        <w:pStyle w:val="berschrift2"/>
        <w:spacing w:line="360" w:lineRule="auto"/>
      </w:pPr>
      <w:bookmarkStart w:id="6" w:name="_Toc140330362"/>
      <w:r>
        <w:t>Architektur</w:t>
      </w:r>
      <w:bookmarkEnd w:id="6"/>
    </w:p>
    <w:p w14:paraId="01909567" w14:textId="4DC74268" w:rsidR="00BE5D32" w:rsidRDefault="00E71A8F" w:rsidP="00894877">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894877">
      <w:pPr>
        <w:spacing w:line="360" w:lineRule="auto"/>
        <w:jc w:val="center"/>
        <w:rPr>
          <w:sz w:val="20"/>
        </w:rPr>
      </w:pPr>
      <w:r w:rsidRPr="007C5359">
        <w:rPr>
          <w:noProof/>
          <w:sz w:val="20"/>
        </w:rPr>
        <w:drawing>
          <wp:inline distT="0" distB="0" distL="0" distR="0" wp14:anchorId="1823B064" wp14:editId="6C28C832">
            <wp:extent cx="3982551" cy="2590800"/>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7276" cy="2613390"/>
                    </a:xfrm>
                    <a:prstGeom prst="rect">
                      <a:avLst/>
                    </a:prstGeom>
                    <a:noFill/>
                    <a:ln>
                      <a:noFill/>
                    </a:ln>
                  </pic:spPr>
                </pic:pic>
              </a:graphicData>
            </a:graphic>
          </wp:inline>
        </w:drawing>
      </w:r>
    </w:p>
    <w:p w14:paraId="56A8782E" w14:textId="18176923" w:rsidR="007C5359" w:rsidRDefault="007C5359" w:rsidP="00894877">
      <w:pPr>
        <w:spacing w:line="360" w:lineRule="auto"/>
        <w:jc w:val="center"/>
        <w:rPr>
          <w:sz w:val="20"/>
        </w:rPr>
      </w:pPr>
      <w:r w:rsidRPr="007C5359">
        <w:rPr>
          <w:b/>
          <w:sz w:val="20"/>
        </w:rPr>
        <w:t>Abbildung 2.1</w:t>
      </w:r>
      <w:r w:rsidRPr="007C5359">
        <w:rPr>
          <w:sz w:val="20"/>
        </w:rPr>
        <w:t>: Airflow-Architektur</w:t>
      </w:r>
    </w:p>
    <w:p w14:paraId="316D4D75" w14:textId="13CD25CC" w:rsidR="007C5359" w:rsidRPr="007C5359" w:rsidRDefault="00000000" w:rsidP="00894877">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Content>
          <w:r w:rsidR="007C5359">
            <w:rPr>
              <w:sz w:val="20"/>
            </w:rPr>
            <w:fldChar w:fldCharType="begin"/>
          </w:r>
          <w:r w:rsidR="000A683C">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5LCJSZWZlcmVuY2VJZCI6IjYyNDc1ZjI3LTBlNzgtNDc1Ny1iOGVmLTkyNGY3YjdiM2Q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MYXN0TmFtZSI6IkFpcmZsb3ciLCJQcm90ZWN0ZWQiOmZhbHNlLCJTZXgiOjAsIkNyZWF0ZWRCeSI6Il9GbG9yaWFuIEFsYnJlY2h0IiwiQ3JlYXRlZE9uIjoiMjAyMy0wNy0xNFQwODo1MzowOCIsIk1vZGlmaWVkQnkiOiJfRmxvcmlhbiBBbGJyZWNodCIsIklkIjoiNjFkYTU5Y2EtMzQ4MC00ZThkLWE4MTItOWUxOTVkYzhlM2M4IiwiTW9kaWZpZWRPbiI6IjIwMjMtMDctMTRUMDg6NTM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jb3JlLWNvbmNlcHRzL292ZXJ2aWV3Lmh0bWwiLCJVcmlTdHJpbmciOiJodHRwczovL2FpcmZsb3cuYXBhY2hlLm9yZy9kb2NzL2FwYWNoZS1haXJmbG93L3N0YWJsZS9jb3JlLWNvbmNlcHRzL292ZXJ2aWV3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}</w:instrText>
          </w:r>
          <w:r w:rsidR="007C5359">
            <w:rPr>
              <w:sz w:val="20"/>
            </w:rPr>
            <w:fldChar w:fldCharType="separate"/>
          </w:r>
          <w:r w:rsidR="00FD48CE">
            <w:rPr>
              <w:sz w:val="20"/>
            </w:rPr>
            <w:t>(Airflow)</w:t>
          </w:r>
          <w:r w:rsidR="007C5359">
            <w:rPr>
              <w:sz w:val="20"/>
            </w:rPr>
            <w:fldChar w:fldCharType="end"/>
          </w:r>
        </w:sdtContent>
      </w:sdt>
    </w:p>
    <w:p w14:paraId="32CD0B2C" w14:textId="689B4F13" w:rsidR="007C5359" w:rsidRDefault="007C5359" w:rsidP="00894877">
      <w:pPr>
        <w:spacing w:line="360" w:lineRule="auto"/>
        <w:ind w:firstLine="709"/>
        <w:jc w:val="both"/>
      </w:pPr>
      <w:r>
        <w:lastRenderedPageBreak/>
        <w:t>In diesem Kapitel werden nun die einzelnen Komponenten aus de</w:t>
      </w:r>
      <w:r w:rsidR="00481A8C">
        <w:t>r Abbildung 2.1 genauer beleuchtet.</w:t>
      </w:r>
    </w:p>
    <w:p w14:paraId="29357F98" w14:textId="23C25F72" w:rsidR="00481A8C" w:rsidRDefault="00481A8C" w:rsidP="00894877">
      <w:pPr>
        <w:spacing w:line="360" w:lineRule="auto"/>
        <w:ind w:firstLine="709"/>
        <w:jc w:val="both"/>
      </w:pPr>
      <w:r w:rsidRPr="00481A8C">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EwZTM3OGM5LTUzYzMtNGQ2OC05YjdiLTI2M2VmYTkzZDMyNCIsIlRleHQiOiIodmdsLiBWaWxsYW1hcmlvbmEgZXQgYWwuKSIsIldBSVZlcnNpb24iOiI2LjE1LjIuMCJ9}</w:instrText>
          </w:r>
          <w:r>
            <w:fldChar w:fldCharType="separate"/>
          </w:r>
          <w:r w:rsidR="00FD48CE">
            <w:t>(vgl. Villamariona et al.)</w:t>
          </w:r>
          <w:r>
            <w:fldChar w:fldCharType="end"/>
          </w:r>
        </w:sdtContent>
      </w:sdt>
      <w:r>
        <w:t>.</w:t>
      </w:r>
    </w:p>
    <w:p w14:paraId="34DCBC0E" w14:textId="6A675A55" w:rsidR="00481A8C" w:rsidRDefault="00481A8C" w:rsidP="00894877">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90162B">
        <w:t>, welche aus mehreren Threads besteht,</w:t>
      </w:r>
      <w:r w:rsidR="009253FB">
        <w:t xml:space="preserve"> in der gesamten Architektur. Dieser verwaltet alles, was mit den DAGs zu tun hat</w:t>
      </w:r>
      <w:r w:rsidR="0090162B">
        <w:t xml:space="preserve"> (planen der DAG-Durchläufe, </w:t>
      </w:r>
      <w:proofErr w:type="spellStart"/>
      <w:r w:rsidR="0090162B">
        <w:t>Parsing</w:t>
      </w:r>
      <w:proofErr w:type="spellEnd"/>
      <w:r w:rsidR="0090162B">
        <w:t xml:space="preserve">, Speichern von DAGs etc.). Zudem ist dieser verantwortlich für das </w:t>
      </w:r>
      <w:proofErr w:type="spellStart"/>
      <w:r w:rsidR="0090162B">
        <w:t>Worker</w:t>
      </w:r>
      <w:proofErr w:type="spellEnd"/>
      <w:r w:rsidR="0090162B">
        <w:t xml:space="preserve">-Management und den SLAs </w:t>
      </w:r>
      <w:sdt>
        <w:sdtPr>
          <w:alias w:val="To edit, see citavi.com/edit"/>
          <w:tag w:val="CitaviPlaceholder#300471f8-d4ce-46d7-884c-9033a37379d8"/>
          <w:id w:val="789314549"/>
          <w:placeholder>
            <w:docPart w:val="DefaultPlaceholder_-1854013440"/>
          </w:placeholder>
        </w:sdtPr>
        <w:sdtContent>
          <w:r w:rsidR="0090162B">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MwMDQ3MWY4LWQ0Y2UtNDZkNy04ODRjLTkwMzNhMzczNzlkOCIsIlRleHQiOiIodmdsLiBWaWxsYW1hcmlvbmEgZXQgYWwuKSIsIldBSVZlcnNpb24iOiI2LjE1LjIuMCJ9}</w:instrText>
          </w:r>
          <w:r w:rsidR="0090162B">
            <w:fldChar w:fldCharType="separate"/>
          </w:r>
          <w:r w:rsidR="00FD48CE">
            <w:t>(vgl. Villamariona et al.)</w:t>
          </w:r>
          <w:r w:rsidR="0090162B">
            <w:fldChar w:fldCharType="end"/>
          </w:r>
        </w:sdtContent>
      </w:sdt>
      <w:r w:rsidR="0090162B">
        <w:t>.</w:t>
      </w:r>
    </w:p>
    <w:p w14:paraId="7A653916" w14:textId="436D4BBB" w:rsidR="0090162B" w:rsidRDefault="0090162B" w:rsidP="00894877">
      <w:pPr>
        <w:spacing w:line="360" w:lineRule="auto"/>
        <w:ind w:firstLine="709"/>
        <w:jc w:val="both"/>
      </w:pPr>
      <w:r>
        <w:t xml:space="preserve">Zum Scheduler gehört ebenfalls der </w:t>
      </w:r>
      <w:proofErr w:type="spellStart"/>
      <w:r w:rsidRPr="0090162B">
        <w:rPr>
          <w:b/>
        </w:rPr>
        <w:t>Execut</w:t>
      </w:r>
      <w:r w:rsidR="00C64238">
        <w:rPr>
          <w:b/>
        </w:rPr>
        <w:t>o</w:t>
      </w:r>
      <w:r w:rsidRPr="0090162B">
        <w:rPr>
          <w:b/>
        </w:rPr>
        <w:t>r</w:t>
      </w:r>
      <w:proofErr w:type="spellEnd"/>
      <w:r>
        <w:t xml:space="preserve"> dazu. Dieser ist die tatsächliche Komponente, welche die Aufgaben ausführt.</w:t>
      </w:r>
      <w:r w:rsidR="006400CA">
        <w:t xml:space="preserve"> Hierfür gibt es verschiedene Arten von </w:t>
      </w:r>
      <w:proofErr w:type="spellStart"/>
      <w:r w:rsidR="006400CA">
        <w:t>Execut</w:t>
      </w:r>
      <w:r w:rsidR="00DF7B66">
        <w:t>o</w:t>
      </w:r>
      <w:r w:rsidR="006400CA">
        <w:t>r</w:t>
      </w:r>
      <w:proofErr w:type="spellEnd"/>
      <w:r w:rsidR="006400CA">
        <w:t xml:space="preserve">, welche in der Konfigurationsdatei ausgewählt werden kann. Die Möglichen </w:t>
      </w:r>
      <w:proofErr w:type="spellStart"/>
      <w:r w:rsidR="006400CA">
        <w:t>Execut</w:t>
      </w:r>
      <w:r w:rsidR="00DF7B66">
        <w:t>o</w:t>
      </w:r>
      <w:r w:rsidR="006400CA">
        <w:t>r</w:t>
      </w:r>
      <w:proofErr w:type="spellEnd"/>
      <w:r w:rsidR="006400CA">
        <w:t xml:space="preserve"> werden im Folgenden aufgezählt </w:t>
      </w:r>
      <w:sdt>
        <w:sdtPr>
          <w:alias w:val="To edit, see citavi.com/edit"/>
          <w:tag w:val="CitaviPlaceholder#769b063c-1f32-4c5b-aa1d-d7f942775c9f"/>
          <w:id w:val="-1913921371"/>
          <w:placeholder>
            <w:docPart w:val="DefaultPlaceholder_-1854013440"/>
          </w:placeholder>
        </w:sdtPr>
        <w:sdtContent>
          <w:r w:rsidR="006400CA">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c2OWIwNjNjLTFmMzItNGM1Yi1hYTFkLWQ3Zjk0Mjc3NWM5ZiIsIlRleHQiOiIodmdsLiBWaWxsYW1hcmlvbmEgZXQgYWwuKSIsIldBSVZlcnNpb24iOiI2LjE1LjIuMCJ9}</w:instrText>
          </w:r>
          <w:r w:rsidR="006400CA">
            <w:fldChar w:fldCharType="separate"/>
          </w:r>
          <w:r w:rsidR="00FD48CE">
            <w:t>(vgl. Villamariona et al.)</w:t>
          </w:r>
          <w:r w:rsidR="006400CA">
            <w:fldChar w:fldCharType="end"/>
          </w:r>
        </w:sdtContent>
      </w:sdt>
      <w:r w:rsidR="006400CA">
        <w:t>:</w:t>
      </w:r>
    </w:p>
    <w:p w14:paraId="6B02C540" w14:textId="502E3C82" w:rsidR="006400CA" w:rsidRDefault="006400CA" w:rsidP="00894877">
      <w:pPr>
        <w:pStyle w:val="Listenabsatz"/>
        <w:numPr>
          <w:ilvl w:val="0"/>
          <w:numId w:val="2"/>
        </w:numPr>
        <w:spacing w:line="360" w:lineRule="auto"/>
        <w:jc w:val="both"/>
      </w:pPr>
      <w:proofErr w:type="spellStart"/>
      <w:r w:rsidRPr="006400CA">
        <w:rPr>
          <w:b/>
        </w:rPr>
        <w:t>Sequential</w:t>
      </w:r>
      <w:proofErr w:type="spellEnd"/>
      <w:r w:rsidRPr="006400CA">
        <w:rPr>
          <w:b/>
        </w:rPr>
        <w:t xml:space="preserve"> </w:t>
      </w:r>
      <w:proofErr w:type="spellStart"/>
      <w:r w:rsidRPr="006400CA">
        <w:rPr>
          <w:b/>
        </w:rPr>
        <w:t>Executor</w:t>
      </w:r>
      <w:proofErr w:type="spellEnd"/>
      <w:r>
        <w:t xml:space="preserve">: Führt nur eine Task-Instanz zur gleichen Zeit aus. Dieser eignet sich nur für Fehlersuchen und für lokale Tests. Zudem ist dieser der einzige </w:t>
      </w:r>
      <w:proofErr w:type="spellStart"/>
      <w:r>
        <w:t>Executor</w:t>
      </w:r>
      <w:proofErr w:type="spellEnd"/>
      <w:r>
        <w:t xml:space="preserve">,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JjNDhlN2U1LTQ5ZGMtNDI1MS05NjJlLTA3ZDMyNmU5MTE0ZiIsIlRleHQiOiIodmdsLiBWaWxsYW1hcmlvbmEgZXQgYWwuKSIsIldBSVZlcnNpb24iOiI2LjE1LjIuMCJ9}</w:instrText>
          </w:r>
          <w:r>
            <w:fldChar w:fldCharType="separate"/>
          </w:r>
          <w:r w:rsidR="00FD48CE">
            <w:t>(vgl. Villamariona et al.)</w:t>
          </w:r>
          <w:r>
            <w:fldChar w:fldCharType="end"/>
          </w:r>
        </w:sdtContent>
      </w:sdt>
      <w:r>
        <w:t>.</w:t>
      </w:r>
    </w:p>
    <w:p w14:paraId="2F5B0291" w14:textId="41FE5B2E" w:rsidR="006400CA" w:rsidRDefault="006400CA" w:rsidP="00894877">
      <w:pPr>
        <w:pStyle w:val="Listenabsatz"/>
        <w:numPr>
          <w:ilvl w:val="0"/>
          <w:numId w:val="2"/>
        </w:numPr>
        <w:spacing w:line="360" w:lineRule="auto"/>
        <w:jc w:val="both"/>
      </w:pPr>
      <w:proofErr w:type="spellStart"/>
      <w:r>
        <w:rPr>
          <w:b/>
        </w:rPr>
        <w:t>Local</w:t>
      </w:r>
      <w:proofErr w:type="spellEnd"/>
      <w:r>
        <w:rPr>
          <w:b/>
        </w:rPr>
        <w:t xml:space="preserve"> </w:t>
      </w:r>
      <w:proofErr w:type="spellStart"/>
      <w:r>
        <w:rPr>
          <w:b/>
        </w:rPr>
        <w:t>Executor</w:t>
      </w:r>
      <w:proofErr w:type="spellEnd"/>
      <w:r w:rsidRPr="006400CA">
        <w:t>:</w:t>
      </w:r>
      <w:r>
        <w:t xml:space="preserve"> </w:t>
      </w:r>
      <w:r w:rsidR="00C64238">
        <w:t xml:space="preserve">Ist in der Lage, mehrere Aufgaben gleichzeitig auszuführen. Das Limit wird in der Konfiguration festgelegt. Dieser </w:t>
      </w:r>
      <w:proofErr w:type="spellStart"/>
      <w:r w:rsidR="00C64238">
        <w:t>Executor</w:t>
      </w:r>
      <w:proofErr w:type="spellEnd"/>
      <w:r w:rsidR="00C64238">
        <w:t xml:space="preserve"> eignet sich wie beim </w:t>
      </w:r>
      <w:proofErr w:type="spellStart"/>
      <w:r w:rsidR="00C64238">
        <w:t>Sequential</w:t>
      </w:r>
      <w:proofErr w:type="spellEnd"/>
      <w:r w:rsidR="00C64238">
        <w:t xml:space="preserve"> </w:t>
      </w:r>
      <w:proofErr w:type="spellStart"/>
      <w:r w:rsidR="00C64238">
        <w:t>Executor</w:t>
      </w:r>
      <w:proofErr w:type="spellEnd"/>
      <w:r w:rsidR="00C64238">
        <w:t xml:space="preserve"> nur für kleinere Arbeitslasten auf einem einzigen Rechner </w:t>
      </w:r>
      <w:sdt>
        <w:sdtPr>
          <w:alias w:val="To edit, see citavi.com/edit"/>
          <w:tag w:val="CitaviPlaceholder#6e25f092-f533-4d77-b845-65afa4cfe936"/>
          <w:id w:val="816608849"/>
          <w:placeholder>
            <w:docPart w:val="DefaultPlaceholder_-1854013440"/>
          </w:placeholder>
        </w:sdtPr>
        <w:sdtContent>
          <w:r w:rsidR="00C6423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ZlMjVmMDkyLWY1MzMtNGQ3Ny1iODQ1LTY1YWZhNGNmZTkzNiIsIlRleHQiOiIodmdsLiBWaWxsYW1hcmlvbmEgZXQgYWwuKSIsIldBSVZlcnNpb24iOiI2LjE1LjIuMCJ9}</w:instrText>
          </w:r>
          <w:r w:rsidR="00C64238">
            <w:fldChar w:fldCharType="separate"/>
          </w:r>
          <w:r w:rsidR="00FD48CE">
            <w:t>(vgl. Villamariona et al.)</w:t>
          </w:r>
          <w:r w:rsidR="00C64238">
            <w:fldChar w:fldCharType="end"/>
          </w:r>
        </w:sdtContent>
      </w:sdt>
      <w:r w:rsidR="00C64238">
        <w:t>.</w:t>
      </w:r>
    </w:p>
    <w:p w14:paraId="2524A1D9" w14:textId="7E8DEDE0" w:rsidR="006400CA" w:rsidRDefault="006400CA" w:rsidP="00894877">
      <w:pPr>
        <w:pStyle w:val="Listenabsatz"/>
        <w:numPr>
          <w:ilvl w:val="0"/>
          <w:numId w:val="2"/>
        </w:numPr>
        <w:spacing w:line="360" w:lineRule="auto"/>
        <w:jc w:val="both"/>
      </w:pPr>
      <w:proofErr w:type="spellStart"/>
      <w:r>
        <w:rPr>
          <w:b/>
        </w:rPr>
        <w:t>Celery</w:t>
      </w:r>
      <w:proofErr w:type="spellEnd"/>
      <w:r>
        <w:rPr>
          <w:b/>
        </w:rPr>
        <w:t xml:space="preserve"> </w:t>
      </w:r>
      <w:proofErr w:type="spellStart"/>
      <w:r>
        <w:rPr>
          <w:b/>
        </w:rPr>
        <w:t>Ecexutor</w:t>
      </w:r>
      <w:proofErr w:type="spellEnd"/>
      <w:r w:rsidRPr="006400CA">
        <w:t>:</w:t>
      </w:r>
      <w:r>
        <w:t xml:space="preserve"> </w:t>
      </w:r>
      <w:r w:rsidR="003C2176">
        <w:t xml:space="preserve">Basiert auf Python </w:t>
      </w:r>
      <w:proofErr w:type="spellStart"/>
      <w:r w:rsidR="003C2176">
        <w:t>Celery</w:t>
      </w:r>
      <w:proofErr w:type="spellEnd"/>
      <w:r w:rsidR="003C2176">
        <w:t xml:space="preserve">, welches zur Verarbeitung asynchroner Aufgaben verwendet wird. </w:t>
      </w:r>
      <w:proofErr w:type="spellStart"/>
      <w:r w:rsidR="003C2176">
        <w:t>Celery</w:t>
      </w:r>
      <w:proofErr w:type="spellEnd"/>
      <w:r w:rsidR="003C2176">
        <w:t xml:space="preserve"> ist eine asynchrone Task-Queue, die auf verteilte Nachrichtenübermittlungen basiert. Bei dem </w:t>
      </w:r>
      <w:proofErr w:type="spellStart"/>
      <w:r w:rsidR="003C2176">
        <w:t>Celery</w:t>
      </w:r>
      <w:proofErr w:type="spellEnd"/>
      <w:r w:rsidR="003C2176">
        <w:t xml:space="preserve"> </w:t>
      </w:r>
      <w:proofErr w:type="spellStart"/>
      <w:r w:rsidR="003C2176">
        <w:t>Executor</w:t>
      </w:r>
      <w:proofErr w:type="spellEnd"/>
      <w:r w:rsidR="003C2176">
        <w:t xml:space="preserve"> fügt der Scheduler alle Aufgaben in eine vom User konfigurierte Task-Queue ein. </w:t>
      </w:r>
      <w:r w:rsidR="003C2176" w:rsidRPr="003C2176">
        <w:t xml:space="preserve">Aus der Queue holt sich der </w:t>
      </w:r>
      <w:proofErr w:type="spellStart"/>
      <w:r w:rsidR="003C2176" w:rsidRPr="003C2176">
        <w:t>Celery-Worker</w:t>
      </w:r>
      <w:proofErr w:type="spellEnd"/>
      <w:r w:rsidR="003C2176" w:rsidRPr="003C2176">
        <w:t xml:space="preserve"> die Aufgabe und führt sie aus. Nachdem die Ausführung abgeschlossen ist, meldet der </w:t>
      </w:r>
      <w:proofErr w:type="spellStart"/>
      <w:r w:rsidR="003C2176" w:rsidRPr="003C2176">
        <w:t>Worker</w:t>
      </w:r>
      <w:proofErr w:type="spellEnd"/>
      <w:r w:rsidR="003C2176" w:rsidRPr="003C2176">
        <w:t xml:space="preserve"> den Status der Aufgabe in der Datenbank. Der Scheduler weiß aus der Datenbank, wann eine Aufgabe abgeschlossen ist und führt dann den nächsten Satz von Aufgaben oder Prozesswarnungen aus, je nachdem, was in der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Content>
          <w:r w:rsidR="003C2176">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U5Yjc0ZTkxLTAwYWUtNDlhNi1hNTY2LTA0Yzc2NWQzZmRmZSIsIlRleHQiOiIodmdsLiBWaWxsYW1hcmlvbmEgZXQgYWwuKSIsIldBSVZlcnNpb24iOiI2LjE1LjIuMCJ9}</w:instrText>
          </w:r>
          <w:r w:rsidR="003C2176">
            <w:fldChar w:fldCharType="separate"/>
          </w:r>
          <w:r w:rsidR="00FD48CE">
            <w:t>(vgl. Villamariona et al.)</w:t>
          </w:r>
          <w:r w:rsidR="003C2176">
            <w:fldChar w:fldCharType="end"/>
          </w:r>
        </w:sdtContent>
      </w:sdt>
      <w:r w:rsidR="003C2176" w:rsidRPr="003C2176">
        <w:t>.</w:t>
      </w:r>
    </w:p>
    <w:p w14:paraId="211D1AE3" w14:textId="711CEEA8" w:rsidR="006400CA" w:rsidRDefault="006400CA" w:rsidP="00894877">
      <w:pPr>
        <w:pStyle w:val="Listenabsatz"/>
        <w:numPr>
          <w:ilvl w:val="0"/>
          <w:numId w:val="2"/>
        </w:numPr>
        <w:spacing w:line="360" w:lineRule="auto"/>
        <w:jc w:val="both"/>
      </w:pPr>
      <w:proofErr w:type="spellStart"/>
      <w:r w:rsidRPr="006400CA">
        <w:rPr>
          <w:b/>
        </w:rPr>
        <w:t>Kubernetes</w:t>
      </w:r>
      <w:proofErr w:type="spellEnd"/>
      <w:r w:rsidRPr="006400CA">
        <w:rPr>
          <w:b/>
        </w:rPr>
        <w:t xml:space="preserve"> </w:t>
      </w:r>
      <w:proofErr w:type="spellStart"/>
      <w:r w:rsidRPr="006400CA">
        <w:rPr>
          <w:b/>
        </w:rPr>
        <w:t>Executor</w:t>
      </w:r>
      <w:proofErr w:type="spellEnd"/>
      <w:r>
        <w:t xml:space="preserve">: </w:t>
      </w:r>
      <w:r w:rsidR="003C2176">
        <w:t>Bietet die Möglichkeit an, Ai</w:t>
      </w:r>
      <w:r w:rsidR="008553E2">
        <w:t>r</w:t>
      </w:r>
      <w:r w:rsidR="003C2176">
        <w:t xml:space="preserve">flow-Tasks auf </w:t>
      </w:r>
      <w:proofErr w:type="spellStart"/>
      <w:r w:rsidR="003C2176">
        <w:t>Kubernetes</w:t>
      </w:r>
      <w:proofErr w:type="spellEnd"/>
      <w:r w:rsidR="003C2176">
        <w:t xml:space="preserve"> auszuführen</w:t>
      </w:r>
      <w:r w:rsidR="008553E2">
        <w:t xml:space="preserve"> (hierbei würde </w:t>
      </w:r>
      <w:proofErr w:type="spellStart"/>
      <w:r w:rsidR="008553E2">
        <w:t>Kubernetes</w:t>
      </w:r>
      <w:proofErr w:type="spellEnd"/>
      <w:r w:rsidR="008553E2">
        <w:t xml:space="preserve"> für jede Aufgabe einen neuen Pod </w:t>
      </w:r>
      <w:r w:rsidR="008553E2">
        <w:lastRenderedPageBreak/>
        <w:t xml:space="preserve">starten). Hier ist </w:t>
      </w:r>
      <w:proofErr w:type="spellStart"/>
      <w:r w:rsidR="008553E2">
        <w:t>Kubernetes</w:t>
      </w:r>
      <w:proofErr w:type="spellEnd"/>
      <w:r w:rsidR="008553E2">
        <w:t xml:space="preserve"> zuständig für den Lebenszyklus des Pods und der Scheduler fragt den Status der Aufgaben von </w:t>
      </w:r>
      <w:proofErr w:type="spellStart"/>
      <w:r w:rsidR="008553E2">
        <w:t>Kubernetes</w:t>
      </w:r>
      <w:proofErr w:type="spellEnd"/>
      <w:r w:rsidR="008553E2">
        <w:t xml:space="preserve"> ab. </w:t>
      </w:r>
      <w:r w:rsidR="008553E2" w:rsidRPr="008553E2">
        <w:t>Mit</w:t>
      </w:r>
      <w:r w:rsidR="008553E2">
        <w:t xml:space="preserve"> dem</w:t>
      </w:r>
      <w:r w:rsidR="008553E2" w:rsidRPr="008553E2">
        <w:t xml:space="preserve"> </w:t>
      </w:r>
      <w:proofErr w:type="spellStart"/>
      <w:r w:rsidR="008553E2" w:rsidRPr="008553E2">
        <w:t>Kubernetes</w:t>
      </w:r>
      <w:proofErr w:type="spellEnd"/>
      <w:r w:rsidR="008553E2">
        <w:t xml:space="preserve"> </w:t>
      </w:r>
      <w:proofErr w:type="spellStart"/>
      <w:r w:rsidR="008553E2" w:rsidRPr="008553E2">
        <w:t>Executor</w:t>
      </w:r>
      <w:proofErr w:type="spellEnd"/>
      <w:r w:rsidR="008553E2" w:rsidRPr="008553E2">
        <w:t xml:space="preserve"> wird jede Aufgabe in einem neuen Pod innerhalb des </w:t>
      </w:r>
      <w:proofErr w:type="spellStart"/>
      <w:r w:rsidR="008553E2" w:rsidRPr="008553E2">
        <w:t>Kubernetes</w:t>
      </w:r>
      <w:proofErr w:type="spellEnd"/>
      <w:r w:rsidR="008553E2" w:rsidRPr="008553E2">
        <w:t>-Clusters ausgeführt, wodurch die Umgebung für alle Aufgaben isoliert werden kann. Dies verbessert auch die Verwaltung von Abhängigkeiten mithilfe von Docker-Images und erhöht oder verringert die Anzahl der Arbeiter je nach Bedarf - sogar bis hin zu null Arbeiterprozessen</w:t>
      </w:r>
      <w:r w:rsidR="008553E2">
        <w:t xml:space="preserve"> </w:t>
      </w:r>
      <w:sdt>
        <w:sdtPr>
          <w:alias w:val="To edit, see citavi.com/edit"/>
          <w:tag w:val="CitaviPlaceholder#c62cd50a-b9fb-4875-a068-69eeb2bdc29f"/>
          <w:id w:val="-1832434516"/>
          <w:placeholder>
            <w:docPart w:val="DefaultPlaceholder_-1854013440"/>
          </w:placeholder>
        </w:sdtPr>
        <w:sdtContent>
          <w:r w:rsidR="008553E2">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M2MmNkNTBhLWI5ZmItNDg3NS1hMDY4LTY5ZWViMmJkYzI5ZiIsIlRleHQiOiIodmdsLiBWaWxsYW1hcmlvbmEgZXQgYWwuKSIsIldBSVZlcnNpb24iOiI2LjE1LjIuMCJ9}</w:instrText>
          </w:r>
          <w:r w:rsidR="008553E2">
            <w:fldChar w:fldCharType="separate"/>
          </w:r>
          <w:r w:rsidR="00FD48CE">
            <w:t>(vgl. Villamariona et al.)</w:t>
          </w:r>
          <w:r w:rsidR="008553E2">
            <w:fldChar w:fldCharType="end"/>
          </w:r>
        </w:sdtContent>
      </w:sdt>
      <w:r w:rsidR="008553E2" w:rsidRPr="008553E2">
        <w:t>.</w:t>
      </w:r>
    </w:p>
    <w:p w14:paraId="6B6A4E8B" w14:textId="56603302" w:rsidR="008553E2" w:rsidRDefault="008553E2" w:rsidP="00894877">
      <w:pPr>
        <w:spacing w:line="360" w:lineRule="auto"/>
        <w:jc w:val="both"/>
      </w:pPr>
    </w:p>
    <w:p w14:paraId="4391B7C2" w14:textId="7B2003E1" w:rsidR="008553E2" w:rsidRDefault="00480C68" w:rsidP="00894877">
      <w:pPr>
        <w:spacing w:line="360" w:lineRule="auto"/>
        <w:ind w:firstLine="709"/>
        <w:jc w:val="both"/>
      </w:pPr>
      <w:r>
        <w:t>Der</w:t>
      </w:r>
      <w:r w:rsidR="008553E2">
        <w:t xml:space="preserve"> </w:t>
      </w:r>
      <w:proofErr w:type="spellStart"/>
      <w:r w:rsidR="008553E2" w:rsidRPr="008553E2">
        <w:rPr>
          <w:b/>
        </w:rPr>
        <w:t>Worker</w:t>
      </w:r>
      <w:proofErr w:type="spellEnd"/>
      <w:r w:rsidR="008553E2">
        <w:t xml:space="preserve"> </w:t>
      </w:r>
      <w:r>
        <w:t xml:space="preserve">bekommt vom </w:t>
      </w:r>
      <w:proofErr w:type="spellStart"/>
      <w:r>
        <w:t>Executor</w:t>
      </w:r>
      <w:proofErr w:type="spellEnd"/>
      <w:r>
        <w:t xml:space="preserve"> Aufgaben zugewiesen, welche er ausführen soll. Je nach </w:t>
      </w:r>
      <w:proofErr w:type="spellStart"/>
      <w:r>
        <w:t>Executor</w:t>
      </w:r>
      <w:proofErr w:type="spellEnd"/>
      <w:r>
        <w:t xml:space="preserve"> kann es sich um einen separaten Prozess oder einem Container handeln. Diese sind auch für die Ausführung des tatsächlichen Codes verantwortlich, welche in den zugewiesenen Aufgaben definiert sind. Ebenfalls melden sie deren Status dem </w:t>
      </w:r>
      <w:proofErr w:type="spellStart"/>
      <w:r>
        <w:t>Executor</w:t>
      </w:r>
      <w:proofErr w:type="spellEnd"/>
      <w:r>
        <w:t xml:space="preserve"> zurück </w:t>
      </w:r>
      <w:sdt>
        <w:sdtPr>
          <w:alias w:val="To edit, see citavi.com/edit"/>
          <w:tag w:val="CitaviPlaceholder#066f892e-735c-4695-b640-1e7fefd00f06"/>
          <w:id w:val="1033389719"/>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MwNjZmODkyZS03MzVjLTQ2OTUtYjY0MC0xZTdmZWZkMDBmMDYiLCJUZXh0IjoiKHZnbC4gTGVua2EgMjAyMykiLCJXQUlWZXJzaW9uIjoiNi4xNS4yLjAifQ==}</w:instrText>
          </w:r>
          <w:r>
            <w:fldChar w:fldCharType="separate"/>
          </w:r>
          <w:r w:rsidR="00FD48CE">
            <w:t>(vgl. Lenka 2023)</w:t>
          </w:r>
          <w:r>
            <w:fldChar w:fldCharType="end"/>
          </w:r>
        </w:sdtContent>
      </w:sdt>
      <w:r>
        <w:t>.</w:t>
      </w:r>
    </w:p>
    <w:p w14:paraId="2DF7A3EE" w14:textId="74DF0045" w:rsidR="00480C68" w:rsidRDefault="00480C68" w:rsidP="00894877">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NiNmMzODc3OS0zZDYzLTRmYTYtYmRhNi05MmQ4MzVmMjFmYjEiLCJUZXh0IjoiKHZnbC4gTGVua2EgMjAyMykiLCJXQUlWZXJzaW9uIjoiNi4xNS4yLjAifQ==}</w:instrText>
          </w:r>
          <w:r>
            <w:fldChar w:fldCharType="separate"/>
          </w:r>
          <w:r w:rsidR="00FD48CE">
            <w:t>(vgl. Lenka 2023)</w:t>
          </w:r>
          <w:r>
            <w:fldChar w:fldCharType="end"/>
          </w:r>
        </w:sdtContent>
      </w:sdt>
      <w:r>
        <w:t>.</w:t>
      </w:r>
    </w:p>
    <w:p w14:paraId="60673A99" w14:textId="23A99750" w:rsidR="00BE5D32" w:rsidRDefault="00BE5D32" w:rsidP="00894877">
      <w:pPr>
        <w:spacing w:line="360" w:lineRule="auto"/>
        <w:jc w:val="both"/>
      </w:pPr>
    </w:p>
    <w:p w14:paraId="4C04BAF8" w14:textId="190B9A2D" w:rsidR="00BE5D32" w:rsidRDefault="00BE5D32" w:rsidP="00894877">
      <w:pPr>
        <w:pStyle w:val="berschrift2"/>
        <w:spacing w:line="360" w:lineRule="auto"/>
      </w:pPr>
      <w:bookmarkStart w:id="7" w:name="_Toc140330363"/>
      <w:r>
        <w:t>Kernkonzepte</w:t>
      </w:r>
      <w:bookmarkEnd w:id="7"/>
    </w:p>
    <w:p w14:paraId="16BC43E8" w14:textId="74AFC8E9" w:rsidR="002B114A" w:rsidRDefault="006914EE" w:rsidP="00894877">
      <w:pPr>
        <w:spacing w:line="360" w:lineRule="auto"/>
        <w:ind w:firstLine="709"/>
        <w:jc w:val="both"/>
      </w:pPr>
      <w:r>
        <w:t xml:space="preserve">In diesem Unterkapitel werden </w:t>
      </w:r>
      <w:r w:rsidR="00FC53B6">
        <w:t>auf die Kernkonzepte von Airflow genauer darauf eingegangen. Genauer gesagt wird im Folgenden auf die DAGs, die Operatoren</w:t>
      </w:r>
      <w:r w:rsidR="00B660F8">
        <w:t xml:space="preserve"> und</w:t>
      </w:r>
      <w:r w:rsidR="00FC53B6">
        <w:t xml:space="preserve"> de</w:t>
      </w:r>
      <w:r w:rsidR="00B660F8">
        <w:t>n</w:t>
      </w:r>
      <w:r w:rsidR="00FC53B6">
        <w:t xml:space="preserve"> Tasks mit den dazugehörigen Task </w:t>
      </w:r>
      <w:proofErr w:type="spellStart"/>
      <w:r w:rsidR="00FC53B6">
        <w:t>Dependencies</w:t>
      </w:r>
      <w:proofErr w:type="spellEnd"/>
      <w:r w:rsidR="00FC53B6">
        <w:t xml:space="preserve"> eingegangen.</w:t>
      </w:r>
    </w:p>
    <w:p w14:paraId="7A93F0D6" w14:textId="188B3D27" w:rsidR="00FC53B6" w:rsidRDefault="00FC53B6" w:rsidP="00894877">
      <w:pPr>
        <w:spacing w:line="360" w:lineRule="auto"/>
        <w:jc w:val="both"/>
      </w:pPr>
    </w:p>
    <w:p w14:paraId="30B5BAF0" w14:textId="0C41D767" w:rsidR="00FC53B6" w:rsidRDefault="00FC53B6" w:rsidP="00894877">
      <w:pPr>
        <w:pStyle w:val="berschrift3"/>
        <w:spacing w:line="360" w:lineRule="auto"/>
      </w:pPr>
      <w:bookmarkStart w:id="8" w:name="_Toc140330364"/>
      <w:r>
        <w:t>DAG</w:t>
      </w:r>
      <w:bookmarkEnd w:id="8"/>
    </w:p>
    <w:p w14:paraId="54F151F9" w14:textId="3583DB19" w:rsidR="00FC53B6" w:rsidRDefault="00066781" w:rsidP="00894877">
      <w:pPr>
        <w:spacing w:line="360" w:lineRule="auto"/>
        <w:ind w:firstLine="709"/>
        <w:jc w:val="both"/>
      </w:pPr>
      <w:r>
        <w:t>Ein DAG (</w:t>
      </w:r>
      <w:proofErr w:type="spellStart"/>
      <w:r>
        <w:t>Directed</w:t>
      </w:r>
      <w:proofErr w:type="spellEnd"/>
      <w:r>
        <w:t xml:space="preserve"> </w:t>
      </w:r>
      <w:proofErr w:type="spellStart"/>
      <w:r>
        <w:t>Acyclic</w:t>
      </w:r>
      <w:proofErr w:type="spellEnd"/>
      <w:r>
        <w:t xml:space="preserve"> Graph)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894877">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894877">
      <w:pPr>
        <w:spacing w:line="360" w:lineRule="auto"/>
        <w:jc w:val="center"/>
        <w:rPr>
          <w:sz w:val="20"/>
        </w:rPr>
      </w:pPr>
      <w:r w:rsidRPr="003624D9">
        <w:rPr>
          <w:noProof/>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5"/>
                    <a:stretch>
                      <a:fillRect/>
                    </a:stretch>
                  </pic:blipFill>
                  <pic:spPr>
                    <a:xfrm>
                      <a:off x="0" y="0"/>
                      <a:ext cx="2497866" cy="2357069"/>
                    </a:xfrm>
                    <a:prstGeom prst="rect">
                      <a:avLst/>
                    </a:prstGeom>
                  </pic:spPr>
                </pic:pic>
              </a:graphicData>
            </a:graphic>
          </wp:inline>
        </w:drawing>
      </w:r>
    </w:p>
    <w:p w14:paraId="2C135476" w14:textId="77777777" w:rsidR="003624D9" w:rsidRDefault="00066781" w:rsidP="00894877">
      <w:pPr>
        <w:spacing w:line="360" w:lineRule="auto"/>
        <w:jc w:val="center"/>
        <w:rPr>
          <w:sz w:val="20"/>
        </w:rPr>
      </w:pPr>
      <w:r w:rsidRPr="003624D9">
        <w:rPr>
          <w:b/>
          <w:sz w:val="20"/>
        </w:rPr>
        <w:t>Abbildung 2.2</w:t>
      </w:r>
      <w:r w:rsidRPr="003624D9">
        <w:rPr>
          <w:sz w:val="20"/>
        </w:rPr>
        <w:t>: Ungerichteter (oben) und</w:t>
      </w:r>
    </w:p>
    <w:p w14:paraId="7D92A89C" w14:textId="363CD908" w:rsidR="00066781" w:rsidRPr="003624D9" w:rsidRDefault="003624D9" w:rsidP="00894877">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Content>
          <w:r>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TdWZmaXgiOiJ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pbmdoIDIwMTksIFMuIDY5Zi4pIn1dfSwiVGFnIjoiQ2l0YXZpUGxhY2Vob2xkZXIjN2UwMzYwYjUtZGExMC00MDA4LWJhOGYtNDYyOTg3MzI3MmZiIiwiVGV4dCI6Iih2Z2wuIFNpbmdoIDIwMTksIFMuIDY5Zi4pIiwiV0FJVmVyc2lvbiI6IjYuMTUuMi4wIn0=}</w:instrText>
          </w:r>
          <w:r>
            <w:rPr>
              <w:sz w:val="20"/>
            </w:rPr>
            <w:fldChar w:fldCharType="separate"/>
          </w:r>
          <w:r w:rsidR="00FD48CE">
            <w:rPr>
              <w:sz w:val="20"/>
            </w:rPr>
            <w:t>(vgl. Singh 2019, S. 69f.)</w:t>
          </w:r>
          <w:r>
            <w:rPr>
              <w:sz w:val="20"/>
            </w:rPr>
            <w:fldChar w:fldCharType="end"/>
          </w:r>
        </w:sdtContent>
      </w:sdt>
    </w:p>
    <w:p w14:paraId="0CB8D3F6" w14:textId="29A82BA2" w:rsidR="003624D9" w:rsidRDefault="003624D9" w:rsidP="00894877">
      <w:pPr>
        <w:spacing w:line="360" w:lineRule="auto"/>
        <w:ind w:firstLine="709"/>
        <w:jc w:val="both"/>
      </w:pPr>
    </w:p>
    <w:p w14:paraId="339EA039" w14:textId="570E548F" w:rsidR="003624D9" w:rsidRDefault="003624D9" w:rsidP="00894877">
      <w:pPr>
        <w:spacing w:line="360" w:lineRule="auto"/>
        <w:ind w:firstLine="709"/>
        <w:jc w:val="both"/>
      </w:pPr>
      <w:r>
        <w:t xml:space="preserve">Wenn der obere Graph der Abbildung 2.2 als DAG eingesetzt wird, gibt es keine Informationen, welche Aufgabe von welcher abhängig ist. </w:t>
      </w:r>
      <w:r w:rsidR="007370C9">
        <w:t xml:space="preserve">Bei dem unteren Graphen in der gleichen Abbildung ist dies anders. Hier besitzen die Kanten Richtungen. In dieser Abbildung ist es auch eindeutig, dass der Knoten 2 auf Knoten 1 „warten muss“ damit dieser seine Aufgab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ebenfalls als DAG funktionieren)</w:t>
      </w:r>
      <w:r w:rsidR="007370C9">
        <w:t>.</w:t>
      </w:r>
    </w:p>
    <w:p w14:paraId="26FFDEBE" w14:textId="20C0F430" w:rsidR="007370C9" w:rsidRPr="00E26B59" w:rsidRDefault="007370C9" w:rsidP="00894877">
      <w:pPr>
        <w:spacing w:line="360" w:lineRule="auto"/>
        <w:jc w:val="center"/>
        <w:rPr>
          <w:sz w:val="20"/>
        </w:rPr>
      </w:pPr>
      <w:r w:rsidRPr="00E26B59">
        <w:rPr>
          <w:noProof/>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6300A99C" w:rsidR="007370C9" w:rsidRPr="00E26B59" w:rsidRDefault="007370C9" w:rsidP="00894877">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Content>
          <w:r w:rsidR="00D376F7">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CkifV19LCJUYWciOiJDaXRhdmlQbGFjZWhvbGRlciM5NzYzODAzZC0yYjkwLTRkMWQtOGRkMy0wYzM5YmYwZGFhOTQiLCJUZXh0IjoiKHZnbC4gU2luZ2ggMjAxOSwgUy4gNzApIiwiV0FJVmVyc2lvbiI6IjYuMTUuMi4wIn0=}</w:instrText>
          </w:r>
          <w:r w:rsidR="00D376F7">
            <w:rPr>
              <w:sz w:val="20"/>
            </w:rPr>
            <w:fldChar w:fldCharType="separate"/>
          </w:r>
          <w:r w:rsidR="00FD48CE">
            <w:rPr>
              <w:sz w:val="20"/>
            </w:rPr>
            <w:t>(vgl. Singh 2019, S. 70)</w:t>
          </w:r>
          <w:r w:rsidR="00D376F7">
            <w:rPr>
              <w:sz w:val="20"/>
            </w:rPr>
            <w:fldChar w:fldCharType="end"/>
          </w:r>
        </w:sdtContent>
      </w:sdt>
    </w:p>
    <w:p w14:paraId="440779CA" w14:textId="6DD821EE" w:rsidR="00E26B59" w:rsidRDefault="00E26B59" w:rsidP="00894877">
      <w:pPr>
        <w:spacing w:line="360" w:lineRule="auto"/>
        <w:ind w:firstLine="709"/>
        <w:jc w:val="both"/>
      </w:pPr>
    </w:p>
    <w:p w14:paraId="179AA8B7" w14:textId="78B90BD1" w:rsidR="00E26B59" w:rsidRDefault="00E26B59" w:rsidP="00894877">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nicht als DAG funktionieren, da die Knoten wegen fehlenden Input blockieren würden.</w:t>
      </w:r>
    </w:p>
    <w:p w14:paraId="2E121A48" w14:textId="468E3039" w:rsidR="00FC53B6" w:rsidRDefault="00610D7C" w:rsidP="00894877">
      <w:pPr>
        <w:pStyle w:val="berschrift3"/>
        <w:spacing w:line="360" w:lineRule="auto"/>
      </w:pPr>
      <w:bookmarkStart w:id="9" w:name="_Toc140330365"/>
      <w:r>
        <w:lastRenderedPageBreak/>
        <w:t>Tasks &amp; Operatoren</w:t>
      </w:r>
      <w:bookmarkEnd w:id="9"/>
    </w:p>
    <w:p w14:paraId="2825C5EA" w14:textId="7FA79BE1" w:rsidR="00B63CE5" w:rsidRDefault="00465767" w:rsidP="00894877">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Content>
          <w:r w:rsidR="00610D7C">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hNDM0NjYyZC05NzZiLTQ1NTItOWM2Yy03OTI2ZWQxMDJiMmEiLCJUZXh0IjoiKHZnbC4gU2luZ2ggMjAxOSwgUy4gNzMpIiwiV0FJVmVyc2lvbiI6IjYuMTUuMi4wIn0=}</w:instrText>
          </w:r>
          <w:r w:rsidR="00610D7C">
            <w:fldChar w:fldCharType="separate"/>
          </w:r>
          <w:r w:rsidR="00FD48CE">
            <w:t>(vgl. Singh 2019, S. 73)</w:t>
          </w:r>
          <w:r w:rsidR="00610D7C">
            <w:fldChar w:fldCharType="end"/>
          </w:r>
        </w:sdtContent>
      </w:sdt>
      <w:r w:rsidR="00B63CE5">
        <w:t>.</w:t>
      </w:r>
    </w:p>
    <w:p w14:paraId="77DF9FF9" w14:textId="50AFABCC" w:rsidR="00FC53B6" w:rsidRDefault="00C64B5A" w:rsidP="00894877">
      <w:pPr>
        <w:spacing w:line="360" w:lineRule="auto"/>
        <w:ind w:firstLine="709"/>
        <w:jc w:val="both"/>
      </w:pPr>
      <w:r>
        <w:t>Tasks werden mit Hilfe von sogenannten Operatoren in einer DAG-Definitionsdatei definiert. Hierzu gibt es eine Menge von Operatoren, welche je nach Task ausgewählt werden müssen. Beispiel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lNThkZjIyMS02NmU5LTQ1ZWItOThkYi1lZDI2OWE0ZmQzYTUiLCJUZXh0IjoiKHZnbC4gU2luZ2ggMjAxOSwgUy4gNzMpIiwiV0FJVmVyc2lvbiI6IjYuMTUuMi4wIn0=}</w:instrText>
          </w:r>
          <w:r>
            <w:fldChar w:fldCharType="separate"/>
          </w:r>
          <w:r w:rsidR="00FD48CE">
            <w:t>(vgl. Singh 2019, S. 73)</w:t>
          </w:r>
          <w:r>
            <w:fldChar w:fldCharType="end"/>
          </w:r>
        </w:sdtContent>
      </w:sdt>
      <w:r>
        <w:t>.</w:t>
      </w:r>
    </w:p>
    <w:p w14:paraId="4C1E2602" w14:textId="77777777" w:rsidR="00FC53B6" w:rsidRDefault="00FC53B6" w:rsidP="00894877">
      <w:pPr>
        <w:spacing w:line="360" w:lineRule="auto"/>
        <w:jc w:val="both"/>
      </w:pPr>
    </w:p>
    <w:p w14:paraId="155BF6AE" w14:textId="02435468" w:rsidR="00550555" w:rsidRDefault="00550555" w:rsidP="00894877">
      <w:pPr>
        <w:spacing w:line="360" w:lineRule="auto"/>
      </w:pPr>
      <w:r>
        <w:br w:type="page"/>
      </w:r>
    </w:p>
    <w:p w14:paraId="3EDFD78E" w14:textId="6E239AEE" w:rsidR="002B114A" w:rsidRDefault="00CC6493" w:rsidP="00894877">
      <w:pPr>
        <w:pStyle w:val="berschrift1"/>
        <w:spacing w:line="360" w:lineRule="auto"/>
      </w:pPr>
      <w:bookmarkStart w:id="10" w:name="_Toc140330366"/>
      <w:r w:rsidRPr="00CC6493">
        <w:lastRenderedPageBreak/>
        <w:t>Verwendung von Apache Airflow</w:t>
      </w:r>
      <w:bookmarkEnd w:id="10"/>
    </w:p>
    <w:p w14:paraId="684ABCC4" w14:textId="7FFC5D7C" w:rsidR="00BA7D61" w:rsidRDefault="00BA7D61" w:rsidP="00894877">
      <w:pPr>
        <w:spacing w:line="360" w:lineRule="auto"/>
        <w:ind w:firstLine="709"/>
        <w:jc w:val="both"/>
      </w:pPr>
      <w:r>
        <w:t>Dieses Kapitel geht auf die Verwendung von Airflow ein. Im Folgenden werden drei Unterkapitel vorgestellt, welche sich mit der initialen Installation von Airflow befassen, mit der Erstellung bzw. Ausführung von DAGs und anschließend wird sich mit dem Monitoring von den Workflows befasst.</w:t>
      </w:r>
    </w:p>
    <w:p w14:paraId="7ACBEFC8" w14:textId="7CBACD81" w:rsidR="00BA7D61" w:rsidRDefault="00BA7D61" w:rsidP="00894877">
      <w:pPr>
        <w:spacing w:line="360" w:lineRule="auto"/>
        <w:jc w:val="both"/>
      </w:pPr>
    </w:p>
    <w:p w14:paraId="256AC5D3" w14:textId="56B5D458" w:rsidR="00BA7D61" w:rsidRDefault="00BA7D61" w:rsidP="00894877">
      <w:pPr>
        <w:pStyle w:val="berschrift2"/>
        <w:spacing w:line="360" w:lineRule="auto"/>
      </w:pPr>
      <w:bookmarkStart w:id="11" w:name="_Toc140330367"/>
      <w:r>
        <w:t>Installation von Apache Airflow</w:t>
      </w:r>
      <w:bookmarkEnd w:id="11"/>
    </w:p>
    <w:p w14:paraId="12C70FDE" w14:textId="1D139744" w:rsidR="00BA7D61" w:rsidRDefault="00963E1E" w:rsidP="00894877">
      <w:pPr>
        <w:spacing w:line="360" w:lineRule="auto"/>
        <w:ind w:firstLine="709"/>
        <w:jc w:val="both"/>
      </w:pPr>
      <w:r>
        <w:t xml:space="preserve">Um Airflow lokal auf einen Computer zu installieren bietet Apache mehrere Möglichkeiten an wie z. B. </w:t>
      </w:r>
      <w:proofErr w:type="spellStart"/>
      <w:r>
        <w:t>PyPI</w:t>
      </w:r>
      <w:proofErr w:type="spellEnd"/>
      <w:r>
        <w:t xml:space="preserve">, Helm Chart </w:t>
      </w:r>
      <w:proofErr w:type="spellStart"/>
      <w:r>
        <w:t>for</w:t>
      </w:r>
      <w:proofErr w:type="spellEnd"/>
      <w:r>
        <w:t xml:space="preserve"> Airflow oder Docker Images </w:t>
      </w:r>
      <w:sdt>
        <w:sdtPr>
          <w:alias w:val="To edit, see citavi.com/edit"/>
          <w:tag w:val="CitaviPlaceholder#6fd831ca-78dd-449f-81b2-9f548af74a0e"/>
          <w:id w:val="-282348950"/>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WUyM2MzLThiZDktNGRmYS1hNzNjLTYyNzI0NjdmMGQ0YiIsIlJhbmdlTGVuZ3RoIjoxNCwiUmVmZXJlbmNlSWQiOiI3NDNlZWJjYy0zNTI1LTQxODMtYTgxYS02ZWEwMmZlZWY0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UuMDcuMjAyMyIsIkF1dGhvcnMiOlt7IiRpZCI6IjciLCIkdHlwZSI6IlN3aXNzQWNhZGVtaWMuQ2l0YXZpLlBlcnNvbiwgU3dpc3NBY2FkZW1pYy5DaXRhdmkiLCJMYXN0TmFtZSI6IkFpcmZsb3ciLCJQcm90ZWN0ZWQiOmZhbHNlLCJTZXgiOjAsIkNyZWF0ZWRCeSI6Il9GbG9yaWFuIEFsYnJlY2h0IiwiQ3JlYXRlZE9uIjoiMjAyMy0wNy0xNFQwODo1MzowOCIsIk1vZGlmaWVkQnkiOiJfRmxvcmlhbiBBbGJyZWNodCIsIklkIjoiNjFkYTU5Y2EtMzQ4MC00ZThkLWE4MTItOWUxOTVkYzhlM2M4IiwiTW9kaWZpZWRPbiI6IjIwMjMtMDctMTRUMDg6NTM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pbnN0YWxsYXRpb24vaW5kZXguaHRtbCN1c2luZy1vZmZpY2lhbC1haXJmbG93LWhlbG0tY2hhcnQiLCJVcmlTdHJpbmciOiJodHRwczovL2FpcmZsb3cuYXBhY2hlLm9yZy9kb2NzL2FwYWNoZS1haXJmbG93L3N0YWJsZS9pbnN0YWxsYXRpb24vaW5kZXguaHRtbCN1c2luZy1vZmZpY2lhbC1haXJmbG93LWhlbG0tY2hhcn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WlyZmxvdykifV19LCJUYWciOiJDaXRhdmlQbGFjZWhvbGRlciM2ZmQ4MzFjYS03OGRkLTQ0OWYtODFiMi05ZjU0OGFmNzRhMGUiLCJUZXh0IjoiKHZnbC4gQWlyZmxvdykiLCJXQUlWZXJzaW9uIjoiNi4xNS4yLjAifQ==}</w:instrText>
          </w:r>
          <w:r>
            <w:fldChar w:fldCharType="separate"/>
          </w:r>
          <w:r w:rsidR="00FD48CE">
            <w:t>(vgl. Airflow)</w:t>
          </w:r>
          <w:r>
            <w:fldChar w:fldCharType="end"/>
          </w:r>
        </w:sdtContent>
      </w:sdt>
      <w:r>
        <w:t>. In diesem Kapitel wird auf die Installation mit Docker eingegangen.</w:t>
      </w:r>
    </w:p>
    <w:p w14:paraId="4985C2BB" w14:textId="2B8C4DB6" w:rsidR="00963E1E" w:rsidRDefault="00963E1E" w:rsidP="00894877">
      <w:pPr>
        <w:spacing w:line="360" w:lineRule="auto"/>
        <w:ind w:firstLine="709"/>
        <w:jc w:val="both"/>
      </w:pPr>
    </w:p>
    <w:p w14:paraId="408E076C" w14:textId="2A10A9CC" w:rsidR="00963E1E" w:rsidRDefault="00963E1E" w:rsidP="00894877">
      <w:pPr>
        <w:spacing w:line="360" w:lineRule="auto"/>
        <w:ind w:firstLine="709"/>
        <w:jc w:val="both"/>
      </w:pPr>
      <w:r>
        <w:t xml:space="preserve">Bei der Installation mit Docker gibt es ebenfalls mehrere Herangehensweisen. Die erste Variante ist ein Aufsetzen eines eigenen Docker-Images mit allen Abhängigkeiten und Komponenten. </w:t>
      </w:r>
      <w:r w:rsidR="005204A0">
        <w:t>Hier besteht die Gefahr, dass bei der Erstellung des eigenen Docker-Images Abhängigkeiten oder Komponenten vergessen werden, sodass das Aufsetzen sich potenziell zeitlich in die Länge ziehen kann. Die zweite</w:t>
      </w:r>
      <w:r w:rsidR="00926381">
        <w:t xml:space="preserve"> und auch vom Verfasser empfohlene</w:t>
      </w:r>
      <w:r w:rsidR="005204A0">
        <w:t xml:space="preserve"> Möglichkeit</w:t>
      </w:r>
      <w:r w:rsidR="00926381">
        <w:t xml:space="preserve"> ist ein Aufsetzen mit dem im Docker Hub verfügbaren Docker-Image </w:t>
      </w:r>
      <w:sdt>
        <w:sdtPr>
          <w:alias w:val="To edit, see citavi.com/edit"/>
          <w:tag w:val="CitaviPlaceholder#ebdc75fb-eed5-473d-9c3a-8ec2b903215e"/>
          <w:id w:val="1204669721"/>
          <w:placeholder>
            <w:docPart w:val="DefaultPlaceholder_-1854013440"/>
          </w:placeholder>
        </w:sdtPr>
        <w:sdtContent>
          <w:r w:rsidR="00926381">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JhOWE2LTQ2ZmEtNGQ1ZS1iNjYzLTNhYTFmYjY5ZWRkM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QiLCJTdGFydFBhZ2UiOnsiJGlkIjoiNSIsIiR0eXBlIjoiU3dpc3NBY2FkZW1pYy5QYWdlTnVtYmVyLCBTd2lzc0FjYWRlbWljIiwiSXNGdWxseU51bWVyaWMiOnRydWUsIk51bWJlciI6NzQsIk51bWJlcmluZ1R5cGUiOjAsIk51bWVyYWxTeXN0ZW0iOjAsIk9yaWdpbmFsU3RyaW5nIjoiNzQiLCJQcmV0dHlTdHJpbmciOiI3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NCkifV19LCJUYWciOiJDaXRhdmlQbGFjZWhvbGRlciNlYmRjNzVmYi1lZWQ1LTQ3M2QtOWMzYS04ZWMyYjkwMzIxNWUiLCJUZXh0IjoiKHZnbC4gU2luZ2ggMjAxOSwgUy4gNzQpIiwiV0FJVmVyc2lvbiI6IjYuMTUuMi4wIn0=}</w:instrText>
          </w:r>
          <w:r w:rsidR="00926381">
            <w:fldChar w:fldCharType="separate"/>
          </w:r>
          <w:r w:rsidR="00FD48CE">
            <w:t>(vgl. Singh 2019, S. 74)</w:t>
          </w:r>
          <w:r w:rsidR="00926381">
            <w:fldChar w:fldCharType="end"/>
          </w:r>
        </w:sdtContent>
      </w:sdt>
      <w:r w:rsidR="00926381">
        <w:t>.</w:t>
      </w:r>
    </w:p>
    <w:p w14:paraId="42A78C48" w14:textId="78330532" w:rsidR="00926381" w:rsidRDefault="00926381" w:rsidP="00894877">
      <w:pPr>
        <w:spacing w:line="360" w:lineRule="auto"/>
        <w:ind w:firstLine="709"/>
        <w:jc w:val="both"/>
      </w:pPr>
      <w:r>
        <w:t>Die folgenden zwei Zeilen holen das bereits erwähnte Docker-Image vom Docker Hub und startet das Docker-Image auf dem Port 8080:</w:t>
      </w:r>
    </w:p>
    <w:p w14:paraId="44D94504" w14:textId="405145FE" w:rsidR="00844574" w:rsidRDefault="00844574" w:rsidP="00894877">
      <w:pPr>
        <w:spacing w:line="360" w:lineRule="auto"/>
        <w:ind w:firstLine="709"/>
        <w:jc w:val="both"/>
      </w:pPr>
      <w:r>
        <w:t>Docker Pull</w:t>
      </w:r>
    </w:p>
    <w:p w14:paraId="03579861" w14:textId="6EFEF848" w:rsidR="00844574" w:rsidRDefault="00844574" w:rsidP="00894877">
      <w:pPr>
        <w:spacing w:line="360" w:lineRule="auto"/>
        <w:ind w:firstLine="709"/>
        <w:jc w:val="both"/>
      </w:pPr>
      <w:r>
        <w:t>Docker Run</w:t>
      </w:r>
    </w:p>
    <w:p w14:paraId="631856CB" w14:textId="77777777" w:rsidR="00844574" w:rsidRDefault="00844574" w:rsidP="00894877">
      <w:pPr>
        <w:spacing w:line="360" w:lineRule="auto"/>
        <w:ind w:firstLine="709"/>
        <w:jc w:val="both"/>
      </w:pPr>
    </w:p>
    <w:p w14:paraId="56457C91" w14:textId="38C50EE8" w:rsidR="00844574" w:rsidRDefault="00844574" w:rsidP="00894877">
      <w:pPr>
        <w:spacing w:line="360" w:lineRule="auto"/>
        <w:ind w:firstLine="709"/>
        <w:jc w:val="both"/>
      </w:pPr>
      <w:r>
        <w:t>Nachdem diese beiden Zeilen ausgeführt wurden, kann unter der URL: xxx die Airflow-Benutzeroberfläche angesehen werden (siehe Abbildung 3.1).</w:t>
      </w:r>
    </w:p>
    <w:p w14:paraId="0D0AF8FF" w14:textId="771AEB17" w:rsidR="00844574" w:rsidRPr="00844574" w:rsidRDefault="00844574" w:rsidP="00894877">
      <w:pPr>
        <w:spacing w:line="360" w:lineRule="auto"/>
        <w:jc w:val="center"/>
        <w:rPr>
          <w:sz w:val="20"/>
          <w:szCs w:val="18"/>
        </w:rPr>
      </w:pPr>
      <w:r w:rsidRPr="00844574">
        <w:rPr>
          <w:noProof/>
          <w:sz w:val="20"/>
          <w:szCs w:val="18"/>
        </w:rPr>
        <w:drawing>
          <wp:inline distT="0" distB="0" distL="0" distR="0" wp14:anchorId="5EB9D920" wp14:editId="351BD689">
            <wp:extent cx="4735995" cy="2133600"/>
            <wp:effectExtent l="0" t="0" r="7620" b="0"/>
            <wp:docPr id="3557490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49047" name=""/>
                    <pic:cNvPicPr/>
                  </pic:nvPicPr>
                  <pic:blipFill>
                    <a:blip r:embed="rId17"/>
                    <a:stretch>
                      <a:fillRect/>
                    </a:stretch>
                  </pic:blipFill>
                  <pic:spPr>
                    <a:xfrm>
                      <a:off x="0" y="0"/>
                      <a:ext cx="4768039" cy="2148036"/>
                    </a:xfrm>
                    <a:prstGeom prst="rect">
                      <a:avLst/>
                    </a:prstGeom>
                  </pic:spPr>
                </pic:pic>
              </a:graphicData>
            </a:graphic>
          </wp:inline>
        </w:drawing>
      </w:r>
    </w:p>
    <w:p w14:paraId="36976FEB" w14:textId="16DDF1C0" w:rsidR="00844574" w:rsidRPr="00844574" w:rsidRDefault="00844574" w:rsidP="00894877">
      <w:pPr>
        <w:spacing w:line="360" w:lineRule="auto"/>
        <w:jc w:val="center"/>
        <w:rPr>
          <w:sz w:val="20"/>
          <w:szCs w:val="18"/>
        </w:rPr>
      </w:pPr>
      <w:r w:rsidRPr="00844574">
        <w:rPr>
          <w:b/>
          <w:bCs/>
          <w:sz w:val="20"/>
          <w:szCs w:val="18"/>
        </w:rPr>
        <w:t>Abbildung 3.1</w:t>
      </w:r>
      <w:r w:rsidRPr="00844574">
        <w:rPr>
          <w:sz w:val="20"/>
          <w:szCs w:val="18"/>
        </w:rPr>
        <w:t>:</w:t>
      </w:r>
      <w:r>
        <w:rPr>
          <w:sz w:val="20"/>
          <w:szCs w:val="18"/>
        </w:rPr>
        <w:t xml:space="preserve"> Airflow-Benutzeroberfläche</w:t>
      </w:r>
    </w:p>
    <w:p w14:paraId="7AE94271" w14:textId="4B0FF877" w:rsidR="00844574" w:rsidRDefault="005708AC" w:rsidP="00894877">
      <w:pPr>
        <w:spacing w:line="360" w:lineRule="auto"/>
        <w:ind w:firstLine="709"/>
        <w:jc w:val="both"/>
      </w:pPr>
      <w:r>
        <w:lastRenderedPageBreak/>
        <w:t xml:space="preserve">In der Abbildung 3.1 ist die Auflistung aller DAGs zu sehen. In dieser Tabelle stellt jede Zeile ein DAG dar. Bis auf die ersten zwei Zeilen sind alle DAGs bei der Installation automatisch dabei. Bei jedem DAG werden mehrere Informationen dargestellt: der Name, der </w:t>
      </w:r>
      <w:proofErr w:type="spellStart"/>
      <w:r>
        <w:t>Owner</w:t>
      </w:r>
      <w:proofErr w:type="spellEnd"/>
      <w:r>
        <w:t xml:space="preserve">, die Status von den vergangenen DAG-Durchläufen, den Schedule, </w:t>
      </w:r>
      <w:r w:rsidR="00046BB8">
        <w:t>den letzten und nächsten Durchlauf</w:t>
      </w:r>
      <w:r w:rsidR="00931A78">
        <w:t xml:space="preserve"> und die Status der aktuellen bzw. kommenden Tasks. Ebenfalls gibt es in der Spalte Actions ein Button, um den DAG manuell zu starten und ein Button, um den DAG zu löschen. Bei der Spalte Links sind, wie der Name bereits suggeriert, mehrere Links hinterlegt, welche zu den Monitoring-Reiter der DAGs führt. Diese Reiter werden in Kapitel 3.3 genauer erläutert.</w:t>
      </w:r>
    </w:p>
    <w:p w14:paraId="7E3F16EE" w14:textId="26705933" w:rsidR="00BA7D61" w:rsidRDefault="00BA7D61" w:rsidP="00894877">
      <w:pPr>
        <w:spacing w:line="360" w:lineRule="auto"/>
        <w:jc w:val="both"/>
      </w:pPr>
    </w:p>
    <w:p w14:paraId="3F1ACD86" w14:textId="719E25E7" w:rsidR="00BA7D61" w:rsidRDefault="00BA7D61" w:rsidP="00894877">
      <w:pPr>
        <w:pStyle w:val="berschrift2"/>
        <w:spacing w:line="360" w:lineRule="auto"/>
      </w:pPr>
      <w:bookmarkStart w:id="12" w:name="_Toc140330368"/>
      <w:r>
        <w:t>Erstellung &amp; Ausführung von DAGs</w:t>
      </w:r>
      <w:bookmarkEnd w:id="12"/>
    </w:p>
    <w:p w14:paraId="5B20FDA9" w14:textId="4627B230" w:rsidR="00BA7D61" w:rsidRDefault="00FD48CE" w:rsidP="00894877">
      <w:pPr>
        <w:spacing w:line="360" w:lineRule="auto"/>
        <w:ind w:firstLine="709"/>
        <w:jc w:val="both"/>
      </w:pPr>
      <w:r>
        <w:t>Im bisherigen Verlauf dieses Dokumentes ist es bereits an einigen Stellen deutlich geworden, dass die Erstellung und die Ausführung der DAGs der Kernprozess von Airflow ist.</w:t>
      </w:r>
    </w:p>
    <w:p w14:paraId="387B09F4" w14:textId="78C6CB8F" w:rsidR="00FD48CE" w:rsidRDefault="00FD48CE" w:rsidP="00894877">
      <w:pPr>
        <w:spacing w:line="360" w:lineRule="auto"/>
        <w:ind w:firstLine="709"/>
        <w:jc w:val="both"/>
      </w:pPr>
      <w:r>
        <w:t xml:space="preserve">Um ein DAG in Airflow zu erstellen, wird eine DAG-Definitionsdatei benötigt. Diese ist in Python geschrieben und beinhaltet alle nötigen Informationen, welche Airflow benötigt, damit dieser DAG funktionieren kann. Konkret sind die folgenden fünf Schritte nötig </w:t>
      </w:r>
      <w:sdt>
        <w:sdtPr>
          <w:alias w:val="To edit, see citavi.com/edit"/>
          <w:tag w:val="CitaviPlaceholder#9befbf0e-4502-4adf-96ab-3f557655a764"/>
          <w:id w:val="886371232"/>
          <w:placeholder>
            <w:docPart w:val="E490940EF4C24C1C960B158730D2E5C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M5YmVmYmYwZS00NTAyLTRhZGYtOTZhYi0zZjU1NzY1NWE3NjQiLCJUZXh0IjoiKHZnbC4gU2luZ2ggMjAxOSwgUy4gNzMpIiwiV0FJVmVyc2lvbiI6IjYuMTUuMi4wIn0=}</w:instrText>
          </w:r>
          <w:r>
            <w:fldChar w:fldCharType="separate"/>
          </w:r>
          <w:r>
            <w:t>(vgl. Singh 2019, S. 73)</w:t>
          </w:r>
          <w:r>
            <w:fldChar w:fldCharType="end"/>
          </w:r>
        </w:sdtContent>
      </w:sdt>
      <w:r>
        <w:t>:</w:t>
      </w:r>
    </w:p>
    <w:p w14:paraId="6339A3A4" w14:textId="77777777" w:rsidR="00FD48CE" w:rsidRDefault="00FD48CE" w:rsidP="00894877">
      <w:pPr>
        <w:pStyle w:val="Listenabsatz"/>
        <w:numPr>
          <w:ilvl w:val="0"/>
          <w:numId w:val="3"/>
        </w:numPr>
        <w:spacing w:line="360" w:lineRule="auto"/>
        <w:jc w:val="both"/>
      </w:pPr>
      <w:r>
        <w:t>Importieren der benötigten Module und Python-Libraries</w:t>
      </w:r>
    </w:p>
    <w:p w14:paraId="3547A7CA" w14:textId="77777777" w:rsidR="00FD48CE" w:rsidRDefault="00FD48CE" w:rsidP="00894877">
      <w:pPr>
        <w:pStyle w:val="Listenabsatz"/>
        <w:numPr>
          <w:ilvl w:val="0"/>
          <w:numId w:val="3"/>
        </w:numPr>
        <w:spacing w:line="360" w:lineRule="auto"/>
        <w:jc w:val="both"/>
      </w:pPr>
      <w:r>
        <w:t>Deklarieren von Standardargumenten: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p>
    <w:p w14:paraId="18FCC8BA" w14:textId="77777777" w:rsidR="00FD48CE" w:rsidRDefault="00FD48CE" w:rsidP="00894877">
      <w:pPr>
        <w:pStyle w:val="Listenabsatz"/>
        <w:numPr>
          <w:ilvl w:val="0"/>
          <w:numId w:val="3"/>
        </w:numPr>
        <w:spacing w:line="360" w:lineRule="auto"/>
        <w:jc w:val="both"/>
      </w:pPr>
      <w:r>
        <w:t>Instanziierung des tatsächlichen DAG-Objekts: In diesem Objekt wird u. a. der Name angegeben, eine optionale Beschreibung oder das Schedule-Intervall. Ebenfalls werden die Standardargumente aus Punkt 2 hier ebenfalls übergeben.</w:t>
      </w:r>
    </w:p>
    <w:p w14:paraId="34AD40F7" w14:textId="77777777" w:rsidR="00FD48CE" w:rsidRDefault="00FD48CE" w:rsidP="00894877">
      <w:pPr>
        <w:pStyle w:val="Listenabsatz"/>
        <w:numPr>
          <w:ilvl w:val="0"/>
          <w:numId w:val="3"/>
        </w:numPr>
        <w:spacing w:line="360" w:lineRule="auto"/>
        <w:jc w:val="both"/>
      </w:pPr>
      <w:r>
        <w:t>Definieren aller Tasks: Hier wird für die Tasks der Operator angegeben, die Task-ID, den DAG und ebenfalls das Skript, die Query etc.</w:t>
      </w:r>
    </w:p>
    <w:p w14:paraId="75A222D0" w14:textId="77777777" w:rsidR="00FD48CE" w:rsidRDefault="00FD48CE" w:rsidP="00894877">
      <w:pPr>
        <w:pStyle w:val="Listenabsatz"/>
        <w:numPr>
          <w:ilvl w:val="0"/>
          <w:numId w:val="3"/>
        </w:numPr>
        <w:spacing w:line="360" w:lineRule="auto"/>
        <w:jc w:val="both"/>
      </w:pPr>
      <w:r>
        <w:t>Definieren der Reihenfolge der Ausführung der: Hier werden die Abhängigkeiten der Tasks definiert. Hier ist zu beachten, dass der zu definierende DAG keine zyklischen Abhängigkeiten besitzt.</w:t>
      </w:r>
    </w:p>
    <w:p w14:paraId="3F72F703" w14:textId="77777777" w:rsidR="00FD48CE" w:rsidRDefault="00FD48CE" w:rsidP="00894877">
      <w:pPr>
        <w:spacing w:line="360" w:lineRule="auto"/>
        <w:ind w:firstLine="709"/>
        <w:jc w:val="both"/>
      </w:pPr>
    </w:p>
    <w:p w14:paraId="01173647" w14:textId="5B1A320E" w:rsidR="00B660F8" w:rsidRDefault="00B660F8" w:rsidP="00894877">
      <w:pPr>
        <w:spacing w:line="360" w:lineRule="auto"/>
        <w:ind w:firstLine="709"/>
        <w:jc w:val="both"/>
      </w:pPr>
      <w:r>
        <w:lastRenderedPageBreak/>
        <w:t>Um diese fünf Schritte besser zu verinnerlichen, zeigt die Abbildung 3.2 eine DAG-Definitionsdatei.</w:t>
      </w:r>
    </w:p>
    <w:p w14:paraId="2D19026F" w14:textId="2AE45AB4" w:rsidR="000D75C1" w:rsidRPr="000D75C1" w:rsidRDefault="000D75C1" w:rsidP="00894877">
      <w:pPr>
        <w:spacing w:line="360" w:lineRule="auto"/>
        <w:jc w:val="center"/>
        <w:rPr>
          <w:sz w:val="20"/>
          <w:szCs w:val="18"/>
        </w:rPr>
      </w:pPr>
      <w:r w:rsidRPr="000D75C1">
        <w:rPr>
          <w:noProof/>
          <w:sz w:val="20"/>
          <w:szCs w:val="18"/>
        </w:rPr>
        <w:drawing>
          <wp:inline distT="0" distB="0" distL="0" distR="0" wp14:anchorId="1578841C" wp14:editId="21C04C11">
            <wp:extent cx="3461529" cy="2804160"/>
            <wp:effectExtent l="0" t="0" r="5715" b="0"/>
            <wp:docPr id="186325675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56753" name=""/>
                    <pic:cNvPicPr/>
                  </pic:nvPicPr>
                  <pic:blipFill>
                    <a:blip r:embed="rId18"/>
                    <a:stretch>
                      <a:fillRect/>
                    </a:stretch>
                  </pic:blipFill>
                  <pic:spPr>
                    <a:xfrm>
                      <a:off x="0" y="0"/>
                      <a:ext cx="3469122" cy="2810311"/>
                    </a:xfrm>
                    <a:prstGeom prst="rect">
                      <a:avLst/>
                    </a:prstGeom>
                  </pic:spPr>
                </pic:pic>
              </a:graphicData>
            </a:graphic>
          </wp:inline>
        </w:drawing>
      </w:r>
    </w:p>
    <w:p w14:paraId="5FFEBD61" w14:textId="1F63B314" w:rsidR="000D75C1" w:rsidRPr="000D75C1" w:rsidRDefault="000D75C1" w:rsidP="00894877">
      <w:pPr>
        <w:spacing w:line="360" w:lineRule="auto"/>
        <w:jc w:val="center"/>
        <w:rPr>
          <w:sz w:val="20"/>
          <w:szCs w:val="18"/>
        </w:rPr>
      </w:pPr>
      <w:r w:rsidRPr="000D75C1">
        <w:rPr>
          <w:b/>
          <w:bCs/>
          <w:sz w:val="20"/>
          <w:szCs w:val="18"/>
        </w:rPr>
        <w:t>Abbildung 3.2</w:t>
      </w:r>
      <w:r w:rsidRPr="000D75C1">
        <w:rPr>
          <w:sz w:val="20"/>
          <w:szCs w:val="18"/>
        </w:rPr>
        <w:t>: Beispielversion einer DAG-Definitionsdatei</w:t>
      </w:r>
    </w:p>
    <w:p w14:paraId="13D9A720" w14:textId="77777777" w:rsidR="000D75C1" w:rsidRDefault="000D75C1" w:rsidP="00894877">
      <w:pPr>
        <w:spacing w:line="360" w:lineRule="auto"/>
        <w:ind w:firstLine="709"/>
        <w:jc w:val="both"/>
      </w:pPr>
    </w:p>
    <w:p w14:paraId="1DB3F101" w14:textId="2EB67C7E" w:rsidR="0049796D" w:rsidRDefault="000D75C1" w:rsidP="00894877">
      <w:pPr>
        <w:spacing w:line="360" w:lineRule="auto"/>
        <w:ind w:firstLine="709"/>
        <w:jc w:val="both"/>
      </w:pPr>
      <w:r>
        <w:t xml:space="preserve">In den Zeilen 1-6 sind hier die Importe zu sehen (Schritt 1). Zu sehen ist, dass für alle Airflow-Objekte/Funktionen ebenfalls Importe wichtig sind. </w:t>
      </w:r>
      <w:r w:rsidR="00016B21">
        <w:t>HIER NOCH ÜBER DIE MÖGLICHEN IMPORTE SCHREIBEN!!!</w:t>
      </w:r>
    </w:p>
    <w:p w14:paraId="51D5B12E" w14:textId="77777777" w:rsidR="0049796D" w:rsidRDefault="000D75C1" w:rsidP="00894877">
      <w:pPr>
        <w:spacing w:line="360" w:lineRule="auto"/>
        <w:ind w:firstLine="709"/>
        <w:jc w:val="both"/>
      </w:pPr>
      <w:r>
        <w:t xml:space="preserve">Im Zeilenabschnitt 8-12 werden die Standardargumente übergeben (Schritt 2). In diesem Beispiel wurde neben dem </w:t>
      </w:r>
      <w:proofErr w:type="spellStart"/>
      <w:r>
        <w:t>Owner</w:t>
      </w:r>
      <w:proofErr w:type="spellEnd"/>
      <w:r>
        <w:t xml:space="preserve">, ein Startdatum vom 24.06.2023 festgesetzt. Ebenfalls wurde hier ein SLA angegeben, welcher besagt, dass jeder Durchlauf, welcher länger als eine Sekunde dauert, als nicht erfüllt kategorisiert wird. </w:t>
      </w:r>
    </w:p>
    <w:p w14:paraId="5A4B55B6" w14:textId="77777777" w:rsidR="00016B21" w:rsidRDefault="0049796D" w:rsidP="00894877">
      <w:pPr>
        <w:spacing w:line="360" w:lineRule="auto"/>
        <w:ind w:firstLine="709"/>
        <w:jc w:val="both"/>
      </w:pPr>
      <w:r>
        <w:t>Der Schritt 3 wird in der Abbildung 3.2 in den Zeilen 14-18 realisiert. Hier wird der Name „</w:t>
      </w:r>
      <w:proofErr w:type="spellStart"/>
      <w:r>
        <w:t>aa_Write_Demo</w:t>
      </w:r>
      <w:proofErr w:type="spellEnd"/>
      <w:r>
        <w:t xml:space="preserve">“ festgelegt, einen Ausführungsintervall von einer Minute definiert und abschließend werden die Standardargumente übergeben. </w:t>
      </w:r>
    </w:p>
    <w:p w14:paraId="6BC7D2D6" w14:textId="4F7EEA06" w:rsidR="000D75C1" w:rsidRDefault="0049796D" w:rsidP="00894877">
      <w:pPr>
        <w:spacing w:line="360" w:lineRule="auto"/>
        <w:ind w:firstLine="709"/>
        <w:jc w:val="both"/>
      </w:pPr>
      <w:r>
        <w:t xml:space="preserve">Der vierte Schritt ist das definieren der Tasks. Dies geschieht in den Zeilen 21 + 24/25. In der Zeile 21 wird ein Bash-Befehl als Task definiert. Dessen Aufgabe, den String „Hello </w:t>
      </w:r>
      <w:proofErr w:type="spellStart"/>
      <w:r>
        <w:t>my</w:t>
      </w:r>
      <w:proofErr w:type="spellEnd"/>
      <w:r>
        <w:t xml:space="preserve"> </w:t>
      </w:r>
      <w:proofErr w:type="spellStart"/>
      <w:r>
        <w:t>task</w:t>
      </w:r>
      <w:proofErr w:type="spellEnd"/>
      <w:r>
        <w:t xml:space="preserve"> </w:t>
      </w:r>
      <w:proofErr w:type="spellStart"/>
      <w:r>
        <w:t>is</w:t>
      </w:r>
      <w:proofErr w:type="spellEnd"/>
      <w:r>
        <w:t xml:space="preserve"> </w:t>
      </w:r>
      <w:proofErr w:type="spellStart"/>
      <w:r>
        <w:t>writing</w:t>
      </w:r>
      <w:proofErr w:type="spellEnd"/>
      <w:r>
        <w:t>“ zu schreiben. Die Zeile 24/25 ist eine Python-Funktion. Dieser schreibt ebenfalls ein String („</w:t>
      </w:r>
      <w:proofErr w:type="spellStart"/>
      <w:r>
        <w:t>hello</w:t>
      </w:r>
      <w:proofErr w:type="spellEnd"/>
      <w:r>
        <w:t xml:space="preserve"> </w:t>
      </w:r>
      <w:proofErr w:type="spellStart"/>
      <w:r>
        <w:t>from</w:t>
      </w:r>
      <w:proofErr w:type="spellEnd"/>
      <w:r>
        <w:t xml:space="preserve"> </w:t>
      </w:r>
      <w:proofErr w:type="spellStart"/>
      <w:r>
        <w:t>task</w:t>
      </w:r>
      <w:proofErr w:type="spellEnd"/>
      <w:r>
        <w:t xml:space="preserve"> </w:t>
      </w:r>
      <w:proofErr w:type="spellStart"/>
      <w:r>
        <w:t>airflow</w:t>
      </w:r>
      <w:proofErr w:type="spellEnd"/>
      <w:r>
        <w:t xml:space="preserve">“). Würden diese beiden Befehle/Funktionen in einer Befehlszeile ausgeführt werden, würden die Output-Strings ebenfalls in der Befehlszeile ausgegeben werden. Bei Airflow werden diese Strings in den dazugehörigen Log-Dateien geschrieben. </w:t>
      </w:r>
    </w:p>
    <w:p w14:paraId="50F89020" w14:textId="4FAFF854" w:rsidR="00016B21" w:rsidRDefault="00016B21" w:rsidP="00894877">
      <w:pPr>
        <w:spacing w:line="360" w:lineRule="auto"/>
        <w:ind w:firstLine="709"/>
        <w:jc w:val="both"/>
      </w:pPr>
      <w:r>
        <w:t xml:space="preserve">Der fünfte und letzte Schritt befindet sich in der Zeile 28. Hier werden die Aufgabenabläufe definiert. Hier wird beschrieben, dass der Task </w:t>
      </w:r>
      <w:proofErr w:type="spellStart"/>
      <w:proofErr w:type="gramStart"/>
      <w:r w:rsidRPr="00016B21">
        <w:rPr>
          <w:rFonts w:ascii="Courier New" w:hAnsi="Courier New" w:cs="Courier New"/>
        </w:rPr>
        <w:t>airflow</w:t>
      </w:r>
      <w:proofErr w:type="spellEnd"/>
      <w:r w:rsidRPr="00016B21">
        <w:rPr>
          <w:rFonts w:ascii="Courier New" w:hAnsi="Courier New" w:cs="Courier New"/>
        </w:rPr>
        <w:t>(</w:t>
      </w:r>
      <w:proofErr w:type="gramEnd"/>
      <w:r w:rsidRPr="00016B21">
        <w:rPr>
          <w:rFonts w:ascii="Courier New" w:hAnsi="Courier New" w:cs="Courier New"/>
        </w:rPr>
        <w:t>)</w:t>
      </w:r>
      <w:r>
        <w:t xml:space="preserve"> wartet, bis </w:t>
      </w:r>
      <w:r>
        <w:lastRenderedPageBreak/>
        <w:t xml:space="preserve">der Task </w:t>
      </w:r>
      <w:proofErr w:type="spellStart"/>
      <w:r w:rsidRPr="00016B21">
        <w:rPr>
          <w:rFonts w:ascii="Courier New" w:hAnsi="Courier New" w:cs="Courier New"/>
        </w:rPr>
        <w:t>hello</w:t>
      </w:r>
      <w:proofErr w:type="spellEnd"/>
      <w:r>
        <w:t xml:space="preserve"> abgeschlossen ist. Würde hier die Zeile nicht angegeben werden, besitzt dieser DAG dann keine Knoten. Dies würde bedeuten, dass beide Tasks gleichzeitig starten werden.</w:t>
      </w:r>
    </w:p>
    <w:p w14:paraId="085B541A" w14:textId="407ECFA3" w:rsidR="00BA7D61" w:rsidRDefault="00BA7D61" w:rsidP="00894877">
      <w:pPr>
        <w:spacing w:line="360" w:lineRule="auto"/>
        <w:jc w:val="both"/>
      </w:pPr>
    </w:p>
    <w:p w14:paraId="7DA0FA2A" w14:textId="54687DDC" w:rsidR="00BA7D61" w:rsidRDefault="00BA7D61" w:rsidP="00894877">
      <w:pPr>
        <w:pStyle w:val="berschrift2"/>
        <w:spacing w:line="360" w:lineRule="auto"/>
      </w:pPr>
      <w:bookmarkStart w:id="13" w:name="_Toc140330369"/>
      <w:r>
        <w:t>Monitoring der Workflows</w:t>
      </w:r>
      <w:bookmarkEnd w:id="13"/>
    </w:p>
    <w:p w14:paraId="47B15330" w14:textId="34EA1408" w:rsidR="00BA7D61" w:rsidRDefault="00016B21" w:rsidP="00894877">
      <w:pPr>
        <w:spacing w:line="360" w:lineRule="auto"/>
        <w:ind w:firstLine="709"/>
        <w:jc w:val="both"/>
      </w:pPr>
      <w:r w:rsidRPr="00016B21">
        <w:t>Ein wesentlicher Aspekt der Verwendung von Apache Airflow ist die Überwachung der Workflows und die Behandlung von Fehlern. Apache Airflow bietet Mechanismen zur Überwachung des Fortschritts von Workflows</w:t>
      </w:r>
      <w:r>
        <w:t xml:space="preserve"> und</w:t>
      </w:r>
      <w:r w:rsidRPr="00016B21">
        <w:t xml:space="preserve"> zur Anzeige von Statusinformationen.</w:t>
      </w:r>
      <w:r>
        <w:t xml:space="preserve"> Im </w:t>
      </w:r>
      <w:r w:rsidR="00036E4F">
        <w:t>F</w:t>
      </w:r>
      <w:r>
        <w:t>olgenden wird auf die relevantesten Funktionen für das Workflow-Monitoring aufgezählt.</w:t>
      </w:r>
    </w:p>
    <w:p w14:paraId="3D1D9F2A" w14:textId="77777777" w:rsidR="00036E4F" w:rsidRDefault="00036E4F" w:rsidP="00894877">
      <w:pPr>
        <w:spacing w:line="360" w:lineRule="auto"/>
        <w:jc w:val="both"/>
      </w:pPr>
    </w:p>
    <w:p w14:paraId="4244EE7B" w14:textId="597FEB03" w:rsidR="00036E4F" w:rsidRDefault="00036E4F" w:rsidP="00894877">
      <w:pPr>
        <w:pStyle w:val="berschrift3"/>
        <w:spacing w:line="360" w:lineRule="auto"/>
      </w:pPr>
      <w:bookmarkStart w:id="14" w:name="_Toc140330370"/>
      <w:r>
        <w:t>Reiter „</w:t>
      </w:r>
      <w:proofErr w:type="spellStart"/>
      <w:r>
        <w:t>Grid</w:t>
      </w:r>
      <w:proofErr w:type="spellEnd"/>
      <w:r>
        <w:t>“</w:t>
      </w:r>
      <w:bookmarkEnd w:id="14"/>
    </w:p>
    <w:p w14:paraId="45737BB5" w14:textId="1DC83A02" w:rsidR="00036E4F" w:rsidRDefault="00036E4F" w:rsidP="00894877">
      <w:pPr>
        <w:spacing w:line="360" w:lineRule="auto"/>
        <w:ind w:firstLine="709"/>
        <w:jc w:val="both"/>
      </w:pPr>
      <w:r>
        <w:t xml:space="preserve">Die erste Analyse Funktion ist der </w:t>
      </w:r>
      <w:proofErr w:type="spellStart"/>
      <w:r>
        <w:t>Grid</w:t>
      </w:r>
      <w:proofErr w:type="spellEnd"/>
      <w:r>
        <w:t>-Reiter des DAGs (siehe Abbildung 3.3). Mit dieser ist es möglich, detaillierte Informationen über vergangene Durchläufe zu erhalten. Hier besteht ebenfalls die Möglichkeit, diese Informationen im Kontext des definierten Gesamtzeitraumes oder für einen einzelnen Durchlauf anzeigen zu lassen.</w:t>
      </w:r>
    </w:p>
    <w:p w14:paraId="5C9ACF99" w14:textId="1A389E23" w:rsidR="00036E4F" w:rsidRDefault="00036E4F" w:rsidP="00894877">
      <w:pPr>
        <w:spacing w:line="360" w:lineRule="auto"/>
        <w:jc w:val="center"/>
      </w:pPr>
      <w:r w:rsidRPr="00036E4F">
        <w:rPr>
          <w:noProof/>
        </w:rPr>
        <w:drawing>
          <wp:inline distT="0" distB="0" distL="0" distR="0" wp14:anchorId="09176CCD" wp14:editId="51EBA9F9">
            <wp:extent cx="5609571" cy="2286000"/>
            <wp:effectExtent l="0" t="0" r="0" b="0"/>
            <wp:docPr id="7865918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591858" name=""/>
                    <pic:cNvPicPr/>
                  </pic:nvPicPr>
                  <pic:blipFill>
                    <a:blip r:embed="rId19"/>
                    <a:stretch>
                      <a:fillRect/>
                    </a:stretch>
                  </pic:blipFill>
                  <pic:spPr>
                    <a:xfrm>
                      <a:off x="0" y="0"/>
                      <a:ext cx="5634526" cy="2296170"/>
                    </a:xfrm>
                    <a:prstGeom prst="rect">
                      <a:avLst/>
                    </a:prstGeom>
                  </pic:spPr>
                </pic:pic>
              </a:graphicData>
            </a:graphic>
          </wp:inline>
        </w:drawing>
      </w:r>
    </w:p>
    <w:p w14:paraId="276C7B87" w14:textId="62AE08E5" w:rsidR="00036E4F" w:rsidRPr="00036E4F" w:rsidRDefault="00036E4F" w:rsidP="00894877">
      <w:pPr>
        <w:spacing w:line="360" w:lineRule="auto"/>
        <w:jc w:val="center"/>
        <w:rPr>
          <w:sz w:val="20"/>
          <w:szCs w:val="18"/>
        </w:rPr>
      </w:pPr>
      <w:r w:rsidRPr="00036E4F">
        <w:rPr>
          <w:b/>
          <w:bCs/>
          <w:sz w:val="20"/>
          <w:szCs w:val="18"/>
        </w:rPr>
        <w:t>Abbildung 3.3</w:t>
      </w:r>
      <w:r w:rsidRPr="00036E4F">
        <w:rPr>
          <w:sz w:val="20"/>
          <w:szCs w:val="18"/>
        </w:rPr>
        <w:t>: Reiter „</w:t>
      </w:r>
      <w:proofErr w:type="spellStart"/>
      <w:r w:rsidRPr="00036E4F">
        <w:rPr>
          <w:sz w:val="20"/>
          <w:szCs w:val="18"/>
        </w:rPr>
        <w:t>Grid</w:t>
      </w:r>
      <w:proofErr w:type="spellEnd"/>
      <w:r w:rsidRPr="00036E4F">
        <w:rPr>
          <w:sz w:val="20"/>
          <w:szCs w:val="18"/>
        </w:rPr>
        <w:t>“ eines DAGs</w:t>
      </w:r>
    </w:p>
    <w:p w14:paraId="159ED745" w14:textId="77777777" w:rsidR="00BA7D61" w:rsidRDefault="00BA7D61" w:rsidP="00894877">
      <w:pPr>
        <w:spacing w:line="360" w:lineRule="auto"/>
        <w:ind w:firstLine="709"/>
      </w:pPr>
    </w:p>
    <w:p w14:paraId="7D320B18" w14:textId="5513E723" w:rsidR="00036E4F" w:rsidRDefault="00036E4F" w:rsidP="00894877">
      <w:pPr>
        <w:spacing w:line="360" w:lineRule="auto"/>
        <w:ind w:firstLine="709"/>
        <w:jc w:val="both"/>
      </w:pPr>
      <w:r>
        <w:t>Auf der linken Seite der Abbildung 3.3 sind eine Grafik zu sehen, welche den Status jedes Tasks für jeden Durchlauf wiedergibt. Hierbei ist der obere Teil dieser Grafik ein Säulendiagramm, welche die Dauer des DAG-Durchlaufes wiedergibt. Unterhalb sind die einzelnen Tasks aufgezählt. Die grüne Markierung eines Tasks bedeutet, dass der Task erfolgreich durchgeführt wurde, rot heißt, dass der Task fehlgeschlagen ist. Orange heißt „</w:t>
      </w:r>
      <w:proofErr w:type="spellStart"/>
      <w:r>
        <w:t>upstream_failed</w:t>
      </w:r>
      <w:proofErr w:type="spellEnd"/>
      <w:r>
        <w:t xml:space="preserve">“. Dies bedeutet, dass dieser Task nicht </w:t>
      </w:r>
      <w:r>
        <w:lastRenderedPageBreak/>
        <w:t>gestartet wurde, weil der Task</w:t>
      </w:r>
      <w:r w:rsidR="001A020B">
        <w:t>, welcher laut der definierten Abhängigkeit davor ausgeführt werden muss,</w:t>
      </w:r>
      <w:r>
        <w:t xml:space="preserve"> </w:t>
      </w:r>
      <w:r w:rsidR="001A020B">
        <w:t>fehlgeschlagen ist.</w:t>
      </w:r>
    </w:p>
    <w:p w14:paraId="7B6CA258" w14:textId="77777777" w:rsidR="001A020B" w:rsidRDefault="001A020B" w:rsidP="00894877">
      <w:pPr>
        <w:spacing w:line="360" w:lineRule="auto"/>
        <w:ind w:firstLine="709"/>
        <w:jc w:val="both"/>
      </w:pPr>
    </w:p>
    <w:p w14:paraId="4FC7554D" w14:textId="043A5417" w:rsidR="001A020B" w:rsidRDefault="001A020B" w:rsidP="00894877">
      <w:pPr>
        <w:pStyle w:val="berschrift3"/>
        <w:spacing w:line="360" w:lineRule="auto"/>
      </w:pPr>
      <w:bookmarkStart w:id="15" w:name="_Toc140330371"/>
      <w:r>
        <w:t>Reiter „Task Duration“</w:t>
      </w:r>
      <w:bookmarkEnd w:id="15"/>
    </w:p>
    <w:p w14:paraId="6374E0C1" w14:textId="745AF765" w:rsidR="001A020B" w:rsidRDefault="001A020B" w:rsidP="00894877">
      <w:pPr>
        <w:spacing w:line="360" w:lineRule="auto"/>
        <w:ind w:firstLine="709"/>
        <w:jc w:val="both"/>
      </w:pPr>
      <w:r>
        <w:t xml:space="preserve">Für genauere Zeitanalysen eignet sich der </w:t>
      </w:r>
      <w:proofErr w:type="spellStart"/>
      <w:r>
        <w:t>Grid</w:t>
      </w:r>
      <w:proofErr w:type="spellEnd"/>
      <w:r>
        <w:t xml:space="preserve">-Reiter nicht. Besser geeignet wäre hierfür der Reiter „Task Duration“ (siehe Abbildung 3.4). </w:t>
      </w:r>
      <w:r w:rsidR="006C33F3" w:rsidRPr="006C33F3">
        <w:t>Durch die Verwendung des "Task Duration"-Reiters können Benutzer die Performance ihres Workflows überwachen und Engpässe oder Performance-Probleme identifizieren. Eine längere Durchlaufzeit eines bestimmten Tasks kann auf Probleme in der Task-Ausführung oder Abhängigkeiten hinweisen, die weiter untersucht werden müssen.</w:t>
      </w:r>
    </w:p>
    <w:p w14:paraId="606E8AB4" w14:textId="19177FA3" w:rsidR="001A020B" w:rsidRDefault="001A020B" w:rsidP="00894877">
      <w:pPr>
        <w:spacing w:line="360" w:lineRule="auto"/>
        <w:jc w:val="center"/>
        <w:rPr>
          <w:sz w:val="22"/>
          <w:szCs w:val="20"/>
        </w:rPr>
      </w:pPr>
      <w:r w:rsidRPr="001A020B">
        <w:rPr>
          <w:noProof/>
          <w:sz w:val="22"/>
          <w:szCs w:val="20"/>
        </w:rPr>
        <w:drawing>
          <wp:inline distT="0" distB="0" distL="0" distR="0" wp14:anchorId="35885201" wp14:editId="613A870D">
            <wp:extent cx="5143731" cy="2011680"/>
            <wp:effectExtent l="0" t="0" r="0" b="7620"/>
            <wp:docPr id="20791933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3357" name=""/>
                    <pic:cNvPicPr/>
                  </pic:nvPicPr>
                  <pic:blipFill>
                    <a:blip r:embed="rId20"/>
                    <a:stretch>
                      <a:fillRect/>
                    </a:stretch>
                  </pic:blipFill>
                  <pic:spPr>
                    <a:xfrm>
                      <a:off x="0" y="0"/>
                      <a:ext cx="5157652" cy="2017124"/>
                    </a:xfrm>
                    <a:prstGeom prst="rect">
                      <a:avLst/>
                    </a:prstGeom>
                  </pic:spPr>
                </pic:pic>
              </a:graphicData>
            </a:graphic>
          </wp:inline>
        </w:drawing>
      </w:r>
    </w:p>
    <w:p w14:paraId="6B02DF7B" w14:textId="068DA884" w:rsidR="001A020B" w:rsidRPr="001A020B" w:rsidRDefault="001A020B" w:rsidP="00894877">
      <w:pPr>
        <w:spacing w:line="360" w:lineRule="auto"/>
        <w:jc w:val="center"/>
        <w:rPr>
          <w:sz w:val="20"/>
          <w:szCs w:val="18"/>
        </w:rPr>
      </w:pPr>
      <w:r w:rsidRPr="001A020B">
        <w:rPr>
          <w:b/>
          <w:bCs/>
          <w:sz w:val="20"/>
          <w:szCs w:val="18"/>
        </w:rPr>
        <w:t>Abbildung 3.4</w:t>
      </w:r>
      <w:r w:rsidRPr="001A020B">
        <w:rPr>
          <w:sz w:val="20"/>
          <w:szCs w:val="18"/>
        </w:rPr>
        <w:t>: Reiter „Task Duration“ eines DAGs</w:t>
      </w:r>
    </w:p>
    <w:p w14:paraId="5B9D96EC" w14:textId="77777777" w:rsidR="001A020B" w:rsidRDefault="001A020B" w:rsidP="00894877">
      <w:pPr>
        <w:spacing w:line="360" w:lineRule="auto"/>
        <w:ind w:firstLine="709"/>
        <w:jc w:val="both"/>
        <w:rPr>
          <w:sz w:val="22"/>
          <w:szCs w:val="20"/>
        </w:rPr>
      </w:pPr>
    </w:p>
    <w:p w14:paraId="63542856" w14:textId="6D710F54" w:rsidR="006C33F3" w:rsidRDefault="006C33F3" w:rsidP="00894877">
      <w:pPr>
        <w:spacing w:line="360" w:lineRule="auto"/>
        <w:ind w:firstLine="709"/>
        <w:jc w:val="both"/>
      </w:pPr>
      <w:r>
        <w:t>Das Liniendiagramm visualisiert die Durchlaufzeiten der einzelnen Tasks über die Zeit. Jeder Task wird als separate Linie oder Fläche dargestellt, wobei die y-Achse die Zeit und die x-Achse den Fortschritt des Workflows darstellt. Das Diagramm ermöglicht es Benutzern, die Durchlaufzeiten der Tasks im zeitlichen Verlauf zu verfolgen und potenzielle Engpässe oder Auffälligkeiten zu identifizieren.</w:t>
      </w:r>
    </w:p>
    <w:p w14:paraId="78B8E3A0" w14:textId="77777777" w:rsidR="006C33F3" w:rsidRDefault="006C33F3" w:rsidP="00894877">
      <w:pPr>
        <w:spacing w:line="360" w:lineRule="auto"/>
        <w:ind w:firstLine="709"/>
        <w:jc w:val="both"/>
      </w:pPr>
      <w:r>
        <w:t xml:space="preserve">Eine besonders nützliche Funktion dieses Reiters ist die Möglichkeit, zwischen der nicht-kumulierten (zu sehen in Abbildung 3.4) und einer kumulierten Ansicht der Durchlaufzeiten zu wechseln. </w:t>
      </w:r>
    </w:p>
    <w:p w14:paraId="05291A47" w14:textId="4B0ACF20" w:rsidR="00BA7D61" w:rsidRDefault="006C33F3" w:rsidP="00894877">
      <w:pPr>
        <w:spacing w:line="360" w:lineRule="auto"/>
        <w:ind w:firstLine="709"/>
        <w:jc w:val="both"/>
      </w:pPr>
      <w:r>
        <w:t>In der nicht-kumulierten Ansicht werden die Durchlaufzeiten der einzelnen Tasks separat dargestellt, wodurch Benutzer genauere Informationen über die individuellen Laufzeiten erhalten. Durch das Anklicken der entsprechenden Schaltfläche oben rechts im Reiter kann die Ansicht zwischen nicht-kumuliert und kumuliert gewechselt werden. In der kumulierten Ansicht werden die Durchlaufzeiten aller vorherigen Tasks bis zum aktuellen Task summiert dargestellt, was hilfreich sein kann, um die Gesamtzeit eines Workflows zu analysieren.</w:t>
      </w:r>
    </w:p>
    <w:p w14:paraId="32750A73" w14:textId="44938A65" w:rsidR="00BA7D61" w:rsidRDefault="006C33F3" w:rsidP="00894877">
      <w:pPr>
        <w:pStyle w:val="berschrift3"/>
        <w:spacing w:line="360" w:lineRule="auto"/>
        <w:ind w:left="0" w:firstLine="0"/>
      </w:pPr>
      <w:bookmarkStart w:id="16" w:name="_Toc140330372"/>
      <w:r>
        <w:lastRenderedPageBreak/>
        <w:t>Reiter „Task Tries“</w:t>
      </w:r>
      <w:bookmarkEnd w:id="16"/>
    </w:p>
    <w:p w14:paraId="678584EE" w14:textId="57570F92" w:rsidR="00BA7D61" w:rsidRDefault="008E39F5" w:rsidP="00894877">
      <w:pPr>
        <w:spacing w:line="360" w:lineRule="auto"/>
        <w:ind w:firstLine="709"/>
        <w:jc w:val="both"/>
      </w:pPr>
      <w:r>
        <w:t>Innerhalb dieses Dokumentes wurde es bereits kurz erwähnt, dass man bei den Standardargumenten einen Parameter für die Anzahl an Wiederversuchen angeben kann. Dies hat den Grund, dass es viele Use Cases gibt, bei denen die Tasks mit einer Datenbank kommunizieren oder mit einem Server. Hierbei ist es immer möglich, dass für einige Sekunden die Kommunikation nicht aufgebaut werden kann. Deshalb ist es ratsam, bei solchen Tasks immer ein Wiederholungsmechanismus einzubauen, vor allem, wenn der DAG in Relation zum Dur</w:t>
      </w:r>
      <w:r w:rsidR="00264CFF">
        <w:t>ch</w:t>
      </w:r>
      <w:r>
        <w:t>schnitt sehr groß ist. Die Abbildung 3.5 zeigt hierbei den Reiter, welcher die Anzahl an Versuchen darstellt.</w:t>
      </w:r>
    </w:p>
    <w:p w14:paraId="198AFF18" w14:textId="56D4BC5B" w:rsidR="006C33F3" w:rsidRPr="006C33F3" w:rsidRDefault="006C33F3" w:rsidP="00894877">
      <w:pPr>
        <w:spacing w:line="360" w:lineRule="auto"/>
        <w:jc w:val="center"/>
        <w:rPr>
          <w:sz w:val="20"/>
          <w:szCs w:val="18"/>
        </w:rPr>
      </w:pPr>
      <w:r w:rsidRPr="006C33F3">
        <w:rPr>
          <w:noProof/>
          <w:sz w:val="20"/>
          <w:szCs w:val="18"/>
        </w:rPr>
        <w:drawing>
          <wp:inline distT="0" distB="0" distL="0" distR="0" wp14:anchorId="3A4AE24D" wp14:editId="34F40E90">
            <wp:extent cx="5760720" cy="2207895"/>
            <wp:effectExtent l="0" t="0" r="0" b="1905"/>
            <wp:docPr id="19701663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66381" name=""/>
                    <pic:cNvPicPr/>
                  </pic:nvPicPr>
                  <pic:blipFill>
                    <a:blip r:embed="rId21"/>
                    <a:stretch>
                      <a:fillRect/>
                    </a:stretch>
                  </pic:blipFill>
                  <pic:spPr>
                    <a:xfrm>
                      <a:off x="0" y="0"/>
                      <a:ext cx="5760720" cy="2207895"/>
                    </a:xfrm>
                    <a:prstGeom prst="rect">
                      <a:avLst/>
                    </a:prstGeom>
                  </pic:spPr>
                </pic:pic>
              </a:graphicData>
            </a:graphic>
          </wp:inline>
        </w:drawing>
      </w:r>
    </w:p>
    <w:p w14:paraId="4453FB11" w14:textId="4EB0794E" w:rsidR="006C33F3" w:rsidRPr="006C33F3" w:rsidRDefault="006C33F3" w:rsidP="00894877">
      <w:pPr>
        <w:spacing w:line="360" w:lineRule="auto"/>
        <w:jc w:val="center"/>
        <w:rPr>
          <w:sz w:val="20"/>
          <w:szCs w:val="18"/>
        </w:rPr>
      </w:pPr>
      <w:r w:rsidRPr="006C33F3">
        <w:rPr>
          <w:b/>
          <w:bCs/>
          <w:sz w:val="20"/>
          <w:szCs w:val="18"/>
        </w:rPr>
        <w:t>Abbildung 3.5</w:t>
      </w:r>
      <w:r w:rsidRPr="006C33F3">
        <w:rPr>
          <w:sz w:val="20"/>
          <w:szCs w:val="18"/>
        </w:rPr>
        <w:t>: Reiter „Task Tries“ eines DAGs</w:t>
      </w:r>
    </w:p>
    <w:p w14:paraId="72465D08" w14:textId="77777777" w:rsidR="006C33F3" w:rsidRDefault="006C33F3" w:rsidP="00894877">
      <w:pPr>
        <w:spacing w:line="360" w:lineRule="auto"/>
        <w:ind w:firstLine="709"/>
      </w:pPr>
    </w:p>
    <w:p w14:paraId="7150625B" w14:textId="6B9F608F" w:rsidR="008E39F5" w:rsidRDefault="00264CFF" w:rsidP="00894877">
      <w:pPr>
        <w:spacing w:line="360" w:lineRule="auto"/>
        <w:ind w:firstLine="709"/>
        <w:jc w:val="both"/>
      </w:pPr>
      <w:r w:rsidRPr="00264CFF">
        <w:t>Das Liniendiagramm stellt die Anzahl der Versuche für jeden Task über die Zeit dar. Jeder Task wird als separate Linie dargestellt, wobei die y-Achse die Anzahl der Versuche und die x-Achse den Fortschritt des Workflows darstellt.</w:t>
      </w:r>
      <w:r>
        <w:t xml:space="preserve"> </w:t>
      </w:r>
      <w:r w:rsidRPr="00264CFF">
        <w:t>Die Visualisierung der Anzahl der Versuche ermöglicht es Benutzern, die Stabilität und Zuverlässigkeit ihrer Tasks zu überwachen. Wenn ein Task eine hohe Anzahl von Versuchen aufweist, kann dies auf mögliche Probleme bei der Kommunikation mit einer externen Ressource oder bei der Verarbeitung der Aufgabe hinweisen. Durch die Überwachung der Anzahl der Versuche können Benutzer Engpässe oder Probleme identifizieren und entsprechende Maßnahmen ergreifen, um die Ausführung der Tasks zu verbessern.</w:t>
      </w:r>
    </w:p>
    <w:p w14:paraId="34336878" w14:textId="77777777" w:rsidR="00264CFF" w:rsidRDefault="00264CFF" w:rsidP="00894877">
      <w:pPr>
        <w:spacing w:line="360" w:lineRule="auto"/>
        <w:ind w:firstLine="709"/>
      </w:pPr>
    </w:p>
    <w:p w14:paraId="2E9E2F89" w14:textId="511025AD" w:rsidR="008E39F5" w:rsidRDefault="008E39F5" w:rsidP="00894877">
      <w:pPr>
        <w:pStyle w:val="berschrift3"/>
        <w:spacing w:line="360" w:lineRule="auto"/>
      </w:pPr>
      <w:bookmarkStart w:id="17" w:name="_Toc140330373"/>
      <w:r>
        <w:t>Log</w:t>
      </w:r>
      <w:bookmarkEnd w:id="17"/>
    </w:p>
    <w:p w14:paraId="6696617C" w14:textId="1207E17E" w:rsidR="008E39F5" w:rsidRDefault="00A971F7" w:rsidP="00894877">
      <w:pPr>
        <w:spacing w:line="360" w:lineRule="auto"/>
        <w:ind w:firstLine="709"/>
      </w:pPr>
      <w:proofErr w:type="spellStart"/>
      <w:r>
        <w:t>A</w:t>
      </w:r>
      <w:r w:rsidR="008E39F5">
        <w:t>sfd</w:t>
      </w:r>
      <w:proofErr w:type="spellEnd"/>
    </w:p>
    <w:p w14:paraId="7317DCF9" w14:textId="3D30A06A" w:rsidR="00A971F7" w:rsidRDefault="00A971F7" w:rsidP="00894877">
      <w:pPr>
        <w:spacing w:line="360" w:lineRule="auto"/>
        <w:ind w:firstLine="709"/>
      </w:pPr>
      <w:r>
        <w:rPr>
          <w:noProof/>
          <w14:ligatures w14:val="standardContextual"/>
        </w:rPr>
        <w:lastRenderedPageBreak/>
        <w:drawing>
          <wp:inline distT="0" distB="0" distL="0" distR="0" wp14:anchorId="0D86D1C9" wp14:editId="0F59CE75">
            <wp:extent cx="2255520" cy="2089925"/>
            <wp:effectExtent l="0" t="0" r="0" b="5715"/>
            <wp:docPr id="3533855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85528" name=""/>
                    <pic:cNvPicPr/>
                  </pic:nvPicPr>
                  <pic:blipFill>
                    <a:blip r:embed="rId22"/>
                    <a:stretch>
                      <a:fillRect/>
                    </a:stretch>
                  </pic:blipFill>
                  <pic:spPr>
                    <a:xfrm>
                      <a:off x="0" y="0"/>
                      <a:ext cx="2261644" cy="2095599"/>
                    </a:xfrm>
                    <a:prstGeom prst="rect">
                      <a:avLst/>
                    </a:prstGeom>
                  </pic:spPr>
                </pic:pic>
              </a:graphicData>
            </a:graphic>
          </wp:inline>
        </w:drawing>
      </w:r>
    </w:p>
    <w:p w14:paraId="07AC5C64" w14:textId="77777777" w:rsidR="006C33F3" w:rsidRDefault="006C33F3" w:rsidP="00894877">
      <w:pPr>
        <w:spacing w:line="360" w:lineRule="auto"/>
        <w:ind w:firstLine="709"/>
      </w:pPr>
    </w:p>
    <w:p w14:paraId="79664BA9" w14:textId="77777777" w:rsidR="006C33F3" w:rsidRDefault="006C33F3" w:rsidP="00894877">
      <w:pPr>
        <w:spacing w:line="360" w:lineRule="auto"/>
        <w:ind w:firstLine="709"/>
      </w:pPr>
    </w:p>
    <w:p w14:paraId="61E9A15A" w14:textId="40BE52E9" w:rsidR="00550555" w:rsidRDefault="00550555" w:rsidP="00894877">
      <w:pPr>
        <w:spacing w:line="360" w:lineRule="auto"/>
        <w:ind w:firstLine="709"/>
      </w:pPr>
      <w:r>
        <w:br w:type="page"/>
      </w:r>
    </w:p>
    <w:p w14:paraId="692D42E9" w14:textId="20DE9075" w:rsidR="00CC6493" w:rsidRDefault="00CC6493" w:rsidP="00894877">
      <w:pPr>
        <w:pStyle w:val="berschrift1"/>
        <w:spacing w:line="360" w:lineRule="auto"/>
      </w:pPr>
      <w:bookmarkStart w:id="18" w:name="_Toc140330374"/>
      <w:r w:rsidRPr="00CC6493">
        <w:lastRenderedPageBreak/>
        <w:t>Anwendungsbeispiele und Best Practices</w:t>
      </w:r>
      <w:bookmarkEnd w:id="18"/>
    </w:p>
    <w:p w14:paraId="7B8C4653" w14:textId="77777777" w:rsidR="00CC6493" w:rsidRDefault="00CC6493" w:rsidP="00894877">
      <w:pPr>
        <w:spacing w:line="360" w:lineRule="auto"/>
      </w:pPr>
      <w:r>
        <w:t>Praktische Anwendungsfälle von Apache Airflow in verschiedenen Branchen (Data Engineering, Data Science, etc.)</w:t>
      </w:r>
    </w:p>
    <w:p w14:paraId="4F72D117" w14:textId="77777777" w:rsidR="00CC6493" w:rsidRDefault="00CC6493" w:rsidP="00894877">
      <w:pPr>
        <w:spacing w:line="360" w:lineRule="auto"/>
      </w:pPr>
      <w:r>
        <w:t>Best Practices für die effiziente Gestaltung und Organisation von DAGs</w:t>
      </w:r>
    </w:p>
    <w:p w14:paraId="58FB08AC" w14:textId="02CC51C6" w:rsidR="00CC6493" w:rsidRDefault="00CC6493" w:rsidP="00894877">
      <w:pPr>
        <w:spacing w:line="360" w:lineRule="auto"/>
      </w:pPr>
      <w:r>
        <w:t>Performance-Optimierung und Fehlervermeidung in Apache Airflow</w:t>
      </w:r>
    </w:p>
    <w:p w14:paraId="3F0AFC23" w14:textId="7C15F713" w:rsidR="00550555" w:rsidRDefault="00550555" w:rsidP="00894877">
      <w:pPr>
        <w:spacing w:line="360" w:lineRule="auto"/>
      </w:pPr>
      <w:r>
        <w:br w:type="page"/>
      </w:r>
    </w:p>
    <w:p w14:paraId="42D8F7F3" w14:textId="1C37F14B" w:rsidR="00FD779E" w:rsidRDefault="00FD779E" w:rsidP="00894877">
      <w:pPr>
        <w:pStyle w:val="berschrift1"/>
        <w:spacing w:line="360" w:lineRule="auto"/>
      </w:pPr>
      <w:bookmarkStart w:id="19" w:name="_Toc140330375"/>
      <w:r>
        <w:lastRenderedPageBreak/>
        <w:t xml:space="preserve">Vergleich mit anderen </w:t>
      </w:r>
      <w:proofErr w:type="spellStart"/>
      <w:r>
        <w:t>WfMS</w:t>
      </w:r>
      <w:proofErr w:type="spellEnd"/>
      <w:r>
        <w:t xml:space="preserve"> wie Luigi, </w:t>
      </w:r>
      <w:proofErr w:type="spellStart"/>
      <w:r>
        <w:t>Azkaban</w:t>
      </w:r>
      <w:proofErr w:type="spellEnd"/>
      <w:r>
        <w:t>, etc.</w:t>
      </w:r>
      <w:bookmarkEnd w:id="19"/>
    </w:p>
    <w:p w14:paraId="1AEFFF8A" w14:textId="77777777" w:rsidR="00FD779E" w:rsidRDefault="00FD779E" w:rsidP="00894877">
      <w:pPr>
        <w:spacing w:line="360" w:lineRule="auto"/>
      </w:pPr>
    </w:p>
    <w:p w14:paraId="2B5BA337" w14:textId="3D5EF24F" w:rsidR="00550555" w:rsidRDefault="00550555" w:rsidP="00894877">
      <w:pPr>
        <w:spacing w:line="360" w:lineRule="auto"/>
      </w:pPr>
      <w:r>
        <w:br w:type="page"/>
      </w:r>
    </w:p>
    <w:p w14:paraId="4DCC0E41" w14:textId="58E89830" w:rsidR="00CC6493" w:rsidRDefault="00CC6493" w:rsidP="00894877">
      <w:pPr>
        <w:pStyle w:val="berschrift1"/>
        <w:spacing w:line="360" w:lineRule="auto"/>
      </w:pPr>
      <w:bookmarkStart w:id="20" w:name="_Toc140330376"/>
      <w:r w:rsidRPr="00CC6493">
        <w:lastRenderedPageBreak/>
        <w:t>Herausforderungen und zukünftige Entwicklungen</w:t>
      </w:r>
      <w:bookmarkEnd w:id="20"/>
    </w:p>
    <w:p w14:paraId="5D747842" w14:textId="77777777" w:rsidR="00CC6493" w:rsidRDefault="00CC6493" w:rsidP="00894877">
      <w:pPr>
        <w:spacing w:line="360" w:lineRule="auto"/>
      </w:pPr>
      <w:r>
        <w:t>Herausforderungen bei der Verwendung von Apache Airflow (Skalierbarkeit, Monitoring, etc.)</w:t>
      </w:r>
    </w:p>
    <w:p w14:paraId="58366BFE" w14:textId="77777777" w:rsidR="00CC6493" w:rsidRDefault="00CC6493" w:rsidP="00894877">
      <w:pPr>
        <w:spacing w:line="360" w:lineRule="auto"/>
      </w:pPr>
      <w:r>
        <w:t>Aktuelle Trends und zukünftige Entwicklungen von Apache Airflow</w:t>
      </w:r>
    </w:p>
    <w:p w14:paraId="65907538" w14:textId="3AD9DE51" w:rsidR="00CC6493" w:rsidRDefault="00CC6493" w:rsidP="00894877">
      <w:pPr>
        <w:spacing w:line="360" w:lineRule="auto"/>
      </w:pPr>
      <w:r>
        <w:t>Potenzielle Erweiterungen und Verbesserungen der Plattform</w:t>
      </w:r>
    </w:p>
    <w:p w14:paraId="3E8EDFBA" w14:textId="77777777" w:rsidR="00550555" w:rsidRDefault="00550555" w:rsidP="00894877">
      <w:pPr>
        <w:spacing w:line="360" w:lineRule="auto"/>
      </w:pPr>
    </w:p>
    <w:p w14:paraId="66ABC2B8" w14:textId="6A19E414" w:rsidR="00550555" w:rsidRDefault="00550555" w:rsidP="00894877">
      <w:pPr>
        <w:spacing w:line="360" w:lineRule="auto"/>
      </w:pPr>
      <w:r>
        <w:br w:type="page"/>
      </w:r>
    </w:p>
    <w:p w14:paraId="44D0614A" w14:textId="1F744AD4" w:rsidR="00CC6493" w:rsidRDefault="00CC6493" w:rsidP="00894877">
      <w:pPr>
        <w:pStyle w:val="berschrift1"/>
        <w:spacing w:line="360" w:lineRule="auto"/>
      </w:pPr>
      <w:bookmarkStart w:id="21" w:name="_Toc140330377"/>
      <w:r w:rsidRPr="00CC6493">
        <w:lastRenderedPageBreak/>
        <w:t>Fazit</w:t>
      </w:r>
      <w:bookmarkEnd w:id="21"/>
    </w:p>
    <w:p w14:paraId="445EAC93" w14:textId="77777777" w:rsidR="00CC6493" w:rsidRDefault="00CC6493" w:rsidP="00894877">
      <w:pPr>
        <w:spacing w:line="360" w:lineRule="auto"/>
      </w:pPr>
      <w:r>
        <w:t>Zusammenfassung der wichtigsten Erkenntnisse und Ergebnisse der Hausarbeit</w:t>
      </w:r>
    </w:p>
    <w:p w14:paraId="7F0F6B06" w14:textId="77777777" w:rsidR="00CC6493" w:rsidRDefault="00CC6493" w:rsidP="00894877">
      <w:pPr>
        <w:spacing w:line="360" w:lineRule="auto"/>
      </w:pPr>
      <w:r>
        <w:t>Bewertung der Vor- und Nachteile von Apache Airflow</w:t>
      </w:r>
    </w:p>
    <w:p w14:paraId="103A2F65" w14:textId="0D89CD67" w:rsidR="002B114A" w:rsidRDefault="00CC6493" w:rsidP="00894877">
      <w:pPr>
        <w:spacing w:line="360" w:lineRule="auto"/>
      </w:pPr>
      <w:r>
        <w:t>Ausblick auf zukünftige Anwendungen und Relevanz von Apache Airflow</w:t>
      </w:r>
    </w:p>
    <w:p w14:paraId="57FCF7D0" w14:textId="77777777" w:rsidR="002B114A" w:rsidRDefault="002B114A" w:rsidP="00894877">
      <w:pPr>
        <w:spacing w:line="360" w:lineRule="auto"/>
      </w:pPr>
    </w:p>
    <w:p w14:paraId="69650DEA" w14:textId="6BB34458" w:rsidR="002B114A" w:rsidRDefault="002B114A" w:rsidP="00894877">
      <w:pPr>
        <w:spacing w:line="360" w:lineRule="auto"/>
        <w:sectPr w:rsidR="002B114A" w:rsidSect="002732D5">
          <w:pgSz w:w="11906" w:h="16838"/>
          <w:pgMar w:top="1417" w:right="1417" w:bottom="1134" w:left="1417" w:header="708" w:footer="708" w:gutter="0"/>
          <w:pgNumType w:start="1"/>
          <w:cols w:space="708"/>
          <w:docGrid w:linePitch="360"/>
        </w:sectPr>
      </w:pPr>
    </w:p>
    <w:sdt>
      <w:sdtPr>
        <w:rPr>
          <w:rFonts w:eastAsiaTheme="minorHAnsi" w:cstheme="minorBidi"/>
          <w:color w:val="auto"/>
          <w:sz w:val="24"/>
          <w:szCs w:val="22"/>
        </w:rPr>
        <w:tag w:val="CitaviBibliography"/>
        <w:id w:val="-192155584"/>
        <w:placeholder>
          <w:docPart w:val="DefaultPlaceholder_-1854013440"/>
        </w:placeholder>
      </w:sdtPr>
      <w:sdtContent>
        <w:p w14:paraId="255B1398" w14:textId="77777777" w:rsidR="00FD48CE" w:rsidRDefault="00EB6EDA" w:rsidP="00894877">
          <w:pPr>
            <w:pStyle w:val="CitaviBibliographyHeading"/>
            <w:spacing w:line="360" w:lineRule="auto"/>
          </w:pPr>
          <w:r>
            <w:fldChar w:fldCharType="begin"/>
          </w:r>
          <w:r>
            <w:instrText>ADDIN CitaviBibliography</w:instrText>
          </w:r>
          <w:r>
            <w:fldChar w:fldCharType="separate"/>
          </w:r>
          <w:bookmarkStart w:id="22" w:name="_Toc140330378"/>
          <w:r w:rsidR="00FD48CE">
            <w:t>Literaturverzeichnis</w:t>
          </w:r>
          <w:bookmarkEnd w:id="22"/>
        </w:p>
        <w:p w14:paraId="384096AB" w14:textId="77777777" w:rsidR="00FD48CE" w:rsidRDefault="00FD48CE" w:rsidP="00894877">
          <w:pPr>
            <w:pStyle w:val="CitaviBibliographyEntry"/>
            <w:spacing w:line="360" w:lineRule="auto"/>
          </w:pPr>
          <w:bookmarkStart w:id="23" w:name="_CTVL00162475f270e784757b8ef924f7b7b3d95"/>
          <w:r>
            <w:t>Airflow: Architecture Overview. Apache Software Foundation. Online verfügbar unter https://airflow.apache.org/docs/apache-airflow/stable/core-concepts/overview.html, zuletzt geprüft am 14.07.2023.</w:t>
          </w:r>
        </w:p>
        <w:p w14:paraId="45A7F703" w14:textId="77777777" w:rsidR="00FD48CE" w:rsidRDefault="00FD48CE" w:rsidP="00894877">
          <w:pPr>
            <w:pStyle w:val="CitaviBibliographyEntry"/>
            <w:spacing w:line="360" w:lineRule="auto"/>
          </w:pPr>
          <w:bookmarkStart w:id="24" w:name="_CTVL001743eebcc35254183a81a6ea02feef4f5"/>
          <w:bookmarkEnd w:id="23"/>
          <w:r>
            <w:t>Airflow: Installation of Airflow. Online verfügbar unter https://airflow.apache.org/docs/apache-airflow/stable/installation/index.html#using-official-airflow-helm-chart, zuletzt geprüft am 15.07.2023.</w:t>
          </w:r>
        </w:p>
        <w:p w14:paraId="0AF1AD98" w14:textId="77777777" w:rsidR="00FD48CE" w:rsidRDefault="00FD48CE" w:rsidP="00894877">
          <w:pPr>
            <w:pStyle w:val="CitaviBibliographyEntry"/>
            <w:spacing w:line="360" w:lineRule="auto"/>
          </w:pPr>
          <w:bookmarkStart w:id="25" w:name="_CTVL0010d42e49bda2c4b22a4c46921ce80a8ca"/>
          <w:bookmarkEnd w:id="24"/>
          <w:r>
            <w:t>Haines, Scott (2022): Modern Data Engineering with Apache Spark. A Hands-On Guide for Building Mission-Critical Streaming Applications. 1st ed. 2022. Berkeley, CA: Apress; Imprint Apress.</w:t>
          </w:r>
        </w:p>
        <w:p w14:paraId="56C4BCDF" w14:textId="77777777" w:rsidR="00FD48CE" w:rsidRDefault="00FD48CE" w:rsidP="00894877">
          <w:pPr>
            <w:pStyle w:val="CitaviBibliographyEntry"/>
            <w:spacing w:line="360" w:lineRule="auto"/>
          </w:pPr>
          <w:bookmarkStart w:id="26" w:name="_CTVL001d884375b55c04c8dad7d1f390888a4dc"/>
          <w:bookmarkEnd w:id="25"/>
          <w:r>
            <w:t>Lenka, Binaya Kumar (2023): Airflow Architecture. Online verfügbar unter https://medium.com/@binayalenka/airflow-architecture-667f1cc613e8, zuletzt aktualisiert am 02.04.2023, zuletzt geprüft am 14.07.2023.</w:t>
          </w:r>
        </w:p>
        <w:p w14:paraId="0E0A70B0" w14:textId="77777777" w:rsidR="00FD48CE" w:rsidRDefault="00FD48CE" w:rsidP="00894877">
          <w:pPr>
            <w:pStyle w:val="CitaviBibliographyEntry"/>
            <w:spacing w:line="360" w:lineRule="auto"/>
          </w:pPr>
          <w:bookmarkStart w:id="27" w:name="_CTVL001173f95ba24cd4764b0825394681a651a"/>
          <w:bookmarkEnd w:id="26"/>
          <w:r>
            <w:t>Luber, Stefan; Litzel, Nico (2020): Was ist Apache Airflow? Online verfügbar unter https://www.bigdata-insider.de/was-ist-apache-airflow-a-948609/, zuletzt aktualisiert am 17.07.2020, zuletzt geprüft am 13.07.2023.</w:t>
          </w:r>
        </w:p>
        <w:p w14:paraId="11253D0D" w14:textId="77777777" w:rsidR="00FD48CE" w:rsidRDefault="00FD48CE" w:rsidP="00894877">
          <w:pPr>
            <w:pStyle w:val="CitaviBibliographyEntry"/>
            <w:spacing w:line="360" w:lineRule="auto"/>
          </w:pPr>
          <w:bookmarkStart w:id="28" w:name="_CTVL0011c84e403cfc44c9f909216990b6cfe6a"/>
          <w:bookmarkEnd w:id="27"/>
          <w:r>
            <w:t>Singh, Pramod (2019): Learn PySpark. Build Python-based Machine Learning and Deep Learning Models. New York: Apress (Springer eBook Collection).</w:t>
          </w:r>
        </w:p>
        <w:p w14:paraId="45BC5F94" w14:textId="77777777" w:rsidR="00FD48CE" w:rsidRDefault="00FD48CE" w:rsidP="00894877">
          <w:pPr>
            <w:pStyle w:val="CitaviBibliographyEntry"/>
            <w:spacing w:line="360" w:lineRule="auto"/>
          </w:pPr>
          <w:bookmarkStart w:id="29" w:name="_CTVL00155809967c29a45f8a3c9bc000287e8bd"/>
          <w:bookmarkEnd w:id="28"/>
          <w:r>
            <w:t>Villamariona, Jorge; Chattaraj, Joy Lal; Shrivastava, Prateek: Understand Apache Airflow’s Modular Architecture. Online verfügbar unter https://www-qubole-com.translate.goog/tech-blog/understand-apache-airflows-modular-architecture?_x_tr_sl=en&amp;_x_tr_tl=de&amp;_x_tr_hl=de&amp;_x_tr_pto=sc, zuletzt geprüft am 14.07.2023.</w:t>
          </w:r>
        </w:p>
        <w:p w14:paraId="0DD0722E" w14:textId="1E436807" w:rsidR="00EB6EDA" w:rsidRDefault="00FD48CE" w:rsidP="00894877">
          <w:pPr>
            <w:pStyle w:val="CitaviBibliographyEntry"/>
            <w:spacing w:line="360" w:lineRule="auto"/>
          </w:pPr>
          <w:bookmarkStart w:id="30" w:name="_CTVL001744a9ac520b944908583ba54a82938de"/>
          <w:bookmarkEnd w:id="29"/>
          <w:r>
            <w:t>Workflow-Management-Systeme (2006). In:</w:t>
          </w:r>
          <w:bookmarkEnd w:id="30"/>
          <w:r>
            <w:t xml:space="preserve"> </w:t>
          </w:r>
          <w:r w:rsidRPr="00FD48CE">
            <w:rPr>
              <w:i/>
            </w:rPr>
            <w:t xml:space="preserve">Z Control Manag </w:t>
          </w:r>
          <w:r w:rsidRPr="00FD48CE">
            <w:t>50 (4), S. 199–200.</w:t>
          </w:r>
          <w:r w:rsidR="00EB6EDA">
            <w:fldChar w:fldCharType="end"/>
          </w:r>
        </w:p>
      </w:sdtContent>
    </w:sdt>
    <w:p w14:paraId="45243C1D" w14:textId="77777777" w:rsidR="00EB6EDA" w:rsidRDefault="00EB6EDA" w:rsidP="00894877">
      <w:pPr>
        <w:spacing w:line="360" w:lineRule="auto"/>
      </w:pPr>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48755" w14:textId="77777777" w:rsidR="009358EA" w:rsidRDefault="009358EA" w:rsidP="002732D5">
      <w:r>
        <w:separator/>
      </w:r>
    </w:p>
  </w:endnote>
  <w:endnote w:type="continuationSeparator" w:id="0">
    <w:p w14:paraId="0A79DE4D" w14:textId="77777777" w:rsidR="009358EA" w:rsidRDefault="009358EA"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2255" w14:textId="77777777" w:rsidR="00E26B59" w:rsidRDefault="00E26B5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078927"/>
      <w:docPartObj>
        <w:docPartGallery w:val="Page Numbers (Bottom of Page)"/>
        <w:docPartUnique/>
      </w:docPartObj>
    </w:sdtPr>
    <w:sdtContent>
      <w:p w14:paraId="0878D3B0" w14:textId="5751064A" w:rsidR="00E26B59" w:rsidRDefault="00E26B59"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AF2E5" w14:textId="77777777" w:rsidR="00E26B59" w:rsidRDefault="00E26B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832DA" w14:textId="77777777" w:rsidR="009358EA" w:rsidRDefault="009358EA" w:rsidP="002732D5">
      <w:r>
        <w:separator/>
      </w:r>
    </w:p>
  </w:footnote>
  <w:footnote w:type="continuationSeparator" w:id="0">
    <w:p w14:paraId="4EC42CD0" w14:textId="77777777" w:rsidR="009358EA" w:rsidRDefault="009358EA"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C6721" w14:textId="77777777" w:rsidR="00E26B59" w:rsidRDefault="00E26B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2FA95" w14:textId="77777777" w:rsidR="00E26B59" w:rsidRDefault="00E26B5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02E55" w14:textId="77777777" w:rsidR="00E26B59" w:rsidRDefault="00E26B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16cid:durableId="263804094">
    <w:abstractNumId w:val="0"/>
  </w:num>
  <w:num w:numId="2" w16cid:durableId="1181242423">
    <w:abstractNumId w:val="1"/>
  </w:num>
  <w:num w:numId="3" w16cid:durableId="12101910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16B21"/>
    <w:rsid w:val="00036E4F"/>
    <w:rsid w:val="00046BB8"/>
    <w:rsid w:val="00054D66"/>
    <w:rsid w:val="00066781"/>
    <w:rsid w:val="000A683C"/>
    <w:rsid w:val="000B4C31"/>
    <w:rsid w:val="000D75C1"/>
    <w:rsid w:val="00116DC7"/>
    <w:rsid w:val="00154C96"/>
    <w:rsid w:val="00191AD5"/>
    <w:rsid w:val="001A020B"/>
    <w:rsid w:val="001B355C"/>
    <w:rsid w:val="001E1791"/>
    <w:rsid w:val="00264995"/>
    <w:rsid w:val="00264CFF"/>
    <w:rsid w:val="002732D5"/>
    <w:rsid w:val="002B114A"/>
    <w:rsid w:val="003104E3"/>
    <w:rsid w:val="00354CB8"/>
    <w:rsid w:val="003624D9"/>
    <w:rsid w:val="003C2176"/>
    <w:rsid w:val="00413CAA"/>
    <w:rsid w:val="00465767"/>
    <w:rsid w:val="00480C68"/>
    <w:rsid w:val="00481A8C"/>
    <w:rsid w:val="0049796D"/>
    <w:rsid w:val="004B03A4"/>
    <w:rsid w:val="005204A0"/>
    <w:rsid w:val="005406CE"/>
    <w:rsid w:val="005458FE"/>
    <w:rsid w:val="00545AC8"/>
    <w:rsid w:val="00550555"/>
    <w:rsid w:val="005708AC"/>
    <w:rsid w:val="005A3F2E"/>
    <w:rsid w:val="00610D7C"/>
    <w:rsid w:val="006400CA"/>
    <w:rsid w:val="006914EE"/>
    <w:rsid w:val="006A0BE2"/>
    <w:rsid w:val="006C33F3"/>
    <w:rsid w:val="007370C9"/>
    <w:rsid w:val="007B277D"/>
    <w:rsid w:val="007C5359"/>
    <w:rsid w:val="00844574"/>
    <w:rsid w:val="008532D3"/>
    <w:rsid w:val="008553E2"/>
    <w:rsid w:val="00867375"/>
    <w:rsid w:val="00887E42"/>
    <w:rsid w:val="00894877"/>
    <w:rsid w:val="00896C88"/>
    <w:rsid w:val="008C3400"/>
    <w:rsid w:val="008D28C3"/>
    <w:rsid w:val="008E39F5"/>
    <w:rsid w:val="0090162B"/>
    <w:rsid w:val="009253FB"/>
    <w:rsid w:val="00926339"/>
    <w:rsid w:val="00926381"/>
    <w:rsid w:val="00931A78"/>
    <w:rsid w:val="009358EA"/>
    <w:rsid w:val="00963E1E"/>
    <w:rsid w:val="0098213B"/>
    <w:rsid w:val="009B4379"/>
    <w:rsid w:val="009D2451"/>
    <w:rsid w:val="00A857E6"/>
    <w:rsid w:val="00A971F7"/>
    <w:rsid w:val="00B04B89"/>
    <w:rsid w:val="00B63CE5"/>
    <w:rsid w:val="00B660F8"/>
    <w:rsid w:val="00BA7D61"/>
    <w:rsid w:val="00BE5D32"/>
    <w:rsid w:val="00C475CF"/>
    <w:rsid w:val="00C64238"/>
    <w:rsid w:val="00C64B5A"/>
    <w:rsid w:val="00CC6493"/>
    <w:rsid w:val="00D376F7"/>
    <w:rsid w:val="00DF7B66"/>
    <w:rsid w:val="00E26B59"/>
    <w:rsid w:val="00E41435"/>
    <w:rsid w:val="00E479B0"/>
    <w:rsid w:val="00E71A8F"/>
    <w:rsid w:val="00EB6EDA"/>
    <w:rsid w:val="00ED56E5"/>
    <w:rsid w:val="00F644F4"/>
    <w:rsid w:val="00FC53B6"/>
    <w:rsid w:val="00FD48CE"/>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073628709">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 w:id="177983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
      <w:docPartPr>
        <w:name w:val="E490940EF4C24C1C960B158730D2E5CA"/>
        <w:category>
          <w:name w:val="Allgemein"/>
          <w:gallery w:val="placeholder"/>
        </w:category>
        <w:types>
          <w:type w:val="bbPlcHdr"/>
        </w:types>
        <w:behaviors>
          <w:behavior w:val="content"/>
        </w:behaviors>
        <w:guid w:val="{B36B43B9-F080-41C6-B811-2AF7573E8D83}"/>
      </w:docPartPr>
      <w:docPartBody>
        <w:p w:rsidR="0047499C" w:rsidRDefault="00C13F3E" w:rsidP="00C13F3E">
          <w:pPr>
            <w:pStyle w:val="E490940EF4C24C1C960B158730D2E5CA"/>
          </w:pPr>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292801"/>
    <w:rsid w:val="0047499C"/>
    <w:rsid w:val="004F4E4B"/>
    <w:rsid w:val="0051634C"/>
    <w:rsid w:val="00902C72"/>
    <w:rsid w:val="009B0909"/>
    <w:rsid w:val="00A4525B"/>
    <w:rsid w:val="00B51E70"/>
    <w:rsid w:val="00C13F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3F3E"/>
    <w:rPr>
      <w:color w:val="808080"/>
    </w:rPr>
  </w:style>
  <w:style w:type="paragraph" w:customStyle="1" w:styleId="E490940EF4C24C1C960B158730D2E5CA">
    <w:name w:val="E490940EF4C24C1C960B158730D2E5CA"/>
    <w:rsid w:val="00C13F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89A8C-08D8-4C8E-8735-3A16575CD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9408</Words>
  <Characters>122275</Characters>
  <Application>Microsoft Office Word</Application>
  <DocSecurity>0</DocSecurity>
  <Lines>1018</Lines>
  <Paragraphs>2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19</cp:revision>
  <dcterms:created xsi:type="dcterms:W3CDTF">2023-07-13T16:28:00Z</dcterms:created>
  <dcterms:modified xsi:type="dcterms:W3CDTF">2023-07-1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fv6kz56mf56jievf7yxc9k9e3c5689paor3np19d6j7; ProjectName=Apache-Airflow</vt:lpwstr>
  </property>
  <property fmtid="{D5CDD505-2E9C-101B-9397-08002B2CF9AE}" pid="3" name="CitaviDocumentProperty_7">
    <vt:lpwstr>Apache-Airflow</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5.2.0</vt:lpwstr>
  </property>
</Properties>
</file>